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16387A" w14:textId="4EE0F9C9" w:rsidR="002025A3" w:rsidRDefault="00AC6426" w:rsidP="0015200A">
      <w:pPr>
        <w:spacing w:line="480" w:lineRule="auto"/>
      </w:pPr>
      <w:r>
        <w:t>Gene expression changes in subcutaneous adipose tissue due to Cushing’s disease.</w:t>
      </w:r>
    </w:p>
    <w:p w14:paraId="76465B96" w14:textId="77777777" w:rsidR="00AC6426" w:rsidRDefault="00AC6426" w:rsidP="0015200A">
      <w:pPr>
        <w:spacing w:line="480" w:lineRule="auto"/>
      </w:pPr>
    </w:p>
    <w:p w14:paraId="2E818C98" w14:textId="0A02EC50" w:rsidR="002025A3" w:rsidRDefault="00FE701E" w:rsidP="0015200A">
      <w:pPr>
        <w:spacing w:line="480" w:lineRule="auto"/>
      </w:pPr>
      <w:r>
        <w:t>Irit Hochberg</w:t>
      </w:r>
      <w:r w:rsidRPr="00FE701E">
        <w:rPr>
          <w:vertAlign w:val="superscript"/>
        </w:rPr>
        <w:t>1,2</w:t>
      </w:r>
      <w:r>
        <w:t>,</w:t>
      </w:r>
      <w:r w:rsidR="002025A3">
        <w:t xml:space="preserve"> </w:t>
      </w:r>
      <w:r>
        <w:t xml:space="preserve">Innocence </w:t>
      </w:r>
      <w:r w:rsidR="002025A3">
        <w:t>Harvey</w:t>
      </w:r>
      <w:r w:rsidRPr="00FE701E">
        <w:rPr>
          <w:vertAlign w:val="superscript"/>
        </w:rPr>
        <w:t>3</w:t>
      </w:r>
      <w:r w:rsidR="002025A3">
        <w:t xml:space="preserve">, Quynh </w:t>
      </w:r>
      <w:r w:rsidR="00D1301B">
        <w:t xml:space="preserve">T. </w:t>
      </w:r>
      <w:r w:rsidR="002025A3">
        <w:t>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15200A">
      <w:pPr>
        <w:spacing w:line="480" w:lineRule="auto"/>
      </w:pPr>
    </w:p>
    <w:p w14:paraId="59EE7D2B" w14:textId="39801D77" w:rsidR="002025A3" w:rsidRDefault="002025A3" w:rsidP="0015200A">
      <w:pPr>
        <w:spacing w:line="480" w:lineRule="auto"/>
      </w:pPr>
      <w:r>
        <w:t xml:space="preserve">ABBREVIATED TITLE:  </w:t>
      </w:r>
      <w:r w:rsidR="00AC6426">
        <w:t>RNA</w:t>
      </w:r>
      <w:r w:rsidR="002B66C0">
        <w:t xml:space="preserve"> </w:t>
      </w:r>
      <w:r w:rsidR="00AC6426">
        <w:t>a</w:t>
      </w:r>
      <w:r>
        <w:t xml:space="preserve">nalysis of </w:t>
      </w:r>
      <w:r w:rsidR="00AC6426">
        <w:t xml:space="preserve">adipose from </w:t>
      </w:r>
      <w:r>
        <w:t>Cushing</w:t>
      </w:r>
      <w:r w:rsidR="00AC6426">
        <w:t>’s</w:t>
      </w:r>
      <w:r>
        <w:t xml:space="preserve"> </w:t>
      </w:r>
      <w:r w:rsidR="00AC6426">
        <w:t>disease.</w:t>
      </w:r>
    </w:p>
    <w:p w14:paraId="2D44B848" w14:textId="77777777" w:rsidR="002025A3" w:rsidRDefault="002025A3" w:rsidP="0015200A">
      <w:pPr>
        <w:spacing w:line="480" w:lineRule="auto"/>
      </w:pPr>
    </w:p>
    <w:p w14:paraId="405E7DF2" w14:textId="523697E5" w:rsidR="002025A3" w:rsidRDefault="002025A3" w:rsidP="0015200A">
      <w:pPr>
        <w:spacing w:line="480" w:lineRule="auto"/>
      </w:pPr>
      <w:r>
        <w:t>KEY TERMS: Cushing</w:t>
      </w:r>
      <w:r w:rsidR="00FE701E">
        <w:t>’s Syndrome</w:t>
      </w:r>
      <w:r>
        <w:t xml:space="preserve">, </w:t>
      </w:r>
      <w:r w:rsidR="00FE701E">
        <w:t>lipolysis, insulin resistance, g</w:t>
      </w:r>
      <w:r>
        <w:t xml:space="preserve">lucocorticoid, </w:t>
      </w:r>
      <w:r w:rsidR="00FE701E">
        <w:t>lipogenesis</w:t>
      </w:r>
      <w:r w:rsidR="002B66C0">
        <w:t>,</w:t>
      </w:r>
      <w:r w:rsidR="00FE701E">
        <w:t xml:space="preserve"> RNA sequencing, transcriptome</w:t>
      </w:r>
    </w:p>
    <w:p w14:paraId="041273F3" w14:textId="732D45BE" w:rsidR="002025A3" w:rsidRDefault="002025A3" w:rsidP="0015200A">
      <w:pPr>
        <w:spacing w:line="480" w:lineRule="auto"/>
      </w:pPr>
      <w:r>
        <w:t xml:space="preserve">WORD COUNT: </w:t>
      </w:r>
      <w:r w:rsidR="008D1AB7">
        <w:t xml:space="preserve"> </w:t>
      </w:r>
      <w:r w:rsidR="00051BF6">
        <w:t>5290</w:t>
      </w:r>
    </w:p>
    <w:p w14:paraId="52F6EC3F" w14:textId="77777777" w:rsidR="002025A3" w:rsidRDefault="002025A3" w:rsidP="0015200A">
      <w:pPr>
        <w:spacing w:line="480" w:lineRule="auto"/>
      </w:pPr>
    </w:p>
    <w:p w14:paraId="65D204DA" w14:textId="23F69771" w:rsidR="002025A3" w:rsidRDefault="002025A3" w:rsidP="0015200A">
      <w:pPr>
        <w:spacing w:line="480" w:lineRule="auto"/>
      </w:pPr>
      <w:r>
        <w:t>CORRESPONDING AUTHOR</w:t>
      </w:r>
      <w:r w:rsidR="003A7A2D">
        <w:t>S</w:t>
      </w:r>
      <w:r>
        <w:t xml:space="preserve">:  Irit Hochberg: Rambam Health Care Campus, 6 Ha'Aliya Street, POB 9602, Haifa 31096 Israel.  Phone: +972-4-8542828, Fax: +972-4-8542746, Email: </w:t>
      </w:r>
      <w:hyperlink r:id="rId9" w:history="1">
        <w:r w:rsidR="003A7A2D" w:rsidRPr="000161D8">
          <w:rPr>
            <w:rStyle w:val="Hyperlink"/>
          </w:rPr>
          <w:t>i_hochberg@rambam.health.gov.il</w:t>
        </w:r>
      </w:hyperlink>
      <w:r w:rsidR="003A7A2D">
        <w:t xml:space="preserve">; Dave Bridges: 894 Union Ave, Memphis, TN, USA.  Phone (901) 448-2007, Email: </w:t>
      </w:r>
      <w:hyperlink r:id="rId10" w:history="1">
        <w:r w:rsidR="003A7A2D" w:rsidRPr="000161D8">
          <w:rPr>
            <w:rStyle w:val="Hyperlink"/>
          </w:rPr>
          <w:t>dbridge9@uthsc.edu</w:t>
        </w:r>
      </w:hyperlink>
      <w:r w:rsidR="003A7A2D">
        <w:tab/>
      </w:r>
    </w:p>
    <w:p w14:paraId="4511027A" w14:textId="77777777" w:rsidR="002025A3" w:rsidRDefault="002025A3" w:rsidP="0015200A">
      <w:pPr>
        <w:spacing w:line="480" w:lineRule="auto"/>
      </w:pPr>
    </w:p>
    <w:p w14:paraId="3898CFA6" w14:textId="3C11CC14" w:rsidR="002025A3" w:rsidRDefault="002025A3" w:rsidP="0015200A">
      <w:pPr>
        <w:spacing w:line="480" w:lineRule="auto"/>
      </w:pPr>
      <w:r>
        <w:t>REPRINT REQUESTS: Irit Hochberg, MD. Rambam Health Care Campus, 6 Ha'Aliya Street, POB 9602, Haifa 31096 Israel.  Phone: +972-4-8542828, Fax: +972-4-8542746, Email: i_hochberg@rambam.health.gov.il</w:t>
      </w:r>
    </w:p>
    <w:p w14:paraId="5962D82A" w14:textId="77777777" w:rsidR="002025A3" w:rsidRDefault="002025A3" w:rsidP="0015200A">
      <w:pPr>
        <w:spacing w:line="480" w:lineRule="auto"/>
      </w:pPr>
    </w:p>
    <w:p w14:paraId="74680C8C" w14:textId="0224C14D" w:rsidR="002025A3" w:rsidRDefault="002025A3" w:rsidP="0015200A">
      <w:pPr>
        <w:spacing w:line="480" w:lineRule="auto"/>
      </w:pPr>
      <w:r>
        <w:t> </w:t>
      </w:r>
    </w:p>
    <w:p w14:paraId="56B63D96" w14:textId="77777777" w:rsidR="002025A3" w:rsidRDefault="002025A3" w:rsidP="0015200A">
      <w:pPr>
        <w:spacing w:line="480" w:lineRule="auto"/>
      </w:pPr>
    </w:p>
    <w:p w14:paraId="28657E88" w14:textId="77777777" w:rsidR="002025A3" w:rsidRDefault="002025A3" w:rsidP="0015200A">
      <w:pPr>
        <w:spacing w:line="480" w:lineRule="auto"/>
      </w:pPr>
      <w:r>
        <w:br w:type="page"/>
      </w:r>
    </w:p>
    <w:p w14:paraId="58B3F57B" w14:textId="77777777" w:rsidR="002025A3" w:rsidRDefault="002025A3" w:rsidP="0015200A">
      <w:pPr>
        <w:spacing w:line="480" w:lineRule="auto"/>
      </w:pPr>
      <w:r w:rsidRPr="002025A3">
        <w:rPr>
          <w:rStyle w:val="Heading1Char"/>
        </w:rPr>
        <w:lastRenderedPageBreak/>
        <w:t>Abstract</w:t>
      </w:r>
      <w:r>
        <w:t>:</w:t>
      </w:r>
    </w:p>
    <w:p w14:paraId="17EB98C4" w14:textId="305B5D19" w:rsidR="007448C6" w:rsidRDefault="00BC1457" w:rsidP="0015200A">
      <w:pPr>
        <w:spacing w:line="480" w:lineRule="auto"/>
      </w:pPr>
      <w:r>
        <w:t>Glucocorticoids have major effects on adipose tissue metabolism. To study tissue mRNA expression changes induced by chronic elevated</w:t>
      </w:r>
      <w:r w:rsidR="001E5037">
        <w:t xml:space="preserve"> endogenous glucocorticoids,</w:t>
      </w:r>
      <w:r>
        <w:t xml:space="preserve"> we performed RNA sequencing on </w:t>
      </w:r>
      <w:r w:rsidR="007B5760">
        <w:t xml:space="preserve">subcutaneous </w:t>
      </w:r>
      <w:r>
        <w:t>adipose tissue from patients with Cushing</w:t>
      </w:r>
      <w:r w:rsidR="007B5760">
        <w:t>’s</w:t>
      </w:r>
      <w:r>
        <w:t xml:space="preserve">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w:t>
      </w:r>
      <w:r w:rsidR="007B5760">
        <w:t xml:space="preserve"> and protein synthesis</w:t>
      </w:r>
      <w:r>
        <w:t>. To further study this</w:t>
      </w:r>
      <w:r w:rsidR="007B5760">
        <w:t xml:space="preserve"> in a model system</w:t>
      </w:r>
      <w:r>
        <w:t xml:space="preserve">, we subjected mice to dexamethasone treatment for 12 weeks and </w:t>
      </w:r>
      <w:r w:rsidR="0071033D">
        <w:t>analyz</w:t>
      </w:r>
      <w:r w:rsidR="007B5760">
        <w:t xml:space="preserve">ed </w:t>
      </w:r>
      <w:r>
        <w:t xml:space="preserve">their </w:t>
      </w:r>
      <w:r w:rsidR="00356C7E">
        <w:t>inguinal (</w:t>
      </w:r>
      <w:r>
        <w:t>subcutaneous</w:t>
      </w:r>
      <w:r w:rsidR="00356C7E">
        <w:t>)</w:t>
      </w:r>
      <w:r>
        <w:t xml:space="preserve"> fat pads, which led to similar findings.  Additionally, mic</w:t>
      </w:r>
      <w:r w:rsidR="00787765">
        <w:t>e treated with dexamethasone showed</w:t>
      </w:r>
      <w:r>
        <w:t xml:space="preserve"> drastic decreases in lean body mass as well as increased fat mass</w:t>
      </w:r>
      <w:r w:rsidR="00787765">
        <w:t>, further supporting the human transcriptomic data.</w:t>
      </w:r>
      <w:r w:rsidR="007448C6" w:rsidRPr="007448C6">
        <w:t xml:space="preserve"> </w:t>
      </w:r>
      <w:r w:rsidR="007448C6">
        <w:t xml:space="preserve">These data provide insight to transcriptional changes that may be responsible for the co-morbidities associated with chronic elevations of glucocorticoids. </w:t>
      </w:r>
    </w:p>
    <w:p w14:paraId="1E065805" w14:textId="77777777" w:rsidR="002025A3" w:rsidRDefault="002025A3" w:rsidP="0015200A">
      <w:pPr>
        <w:pStyle w:val="Heading1"/>
        <w:spacing w:line="480" w:lineRule="auto"/>
      </w:pPr>
      <w:r>
        <w:t>Introduction</w:t>
      </w:r>
    </w:p>
    <w:p w14:paraId="36194E5E" w14:textId="50607156" w:rsidR="00261C5D" w:rsidRDefault="002025A3" w:rsidP="0015200A">
      <w:pPr>
        <w:spacing w:line="480" w:lineRule="auto"/>
      </w:pPr>
      <w:r>
        <w:t xml:space="preserve">Cushing’s </w:t>
      </w:r>
      <w:r w:rsidR="000220D0">
        <w:t>d</w:t>
      </w:r>
      <w:r>
        <w:t xml:space="preserve">isease, </w:t>
      </w:r>
      <w:r w:rsidR="00F37C5B">
        <w:t xml:space="preserve">or </w:t>
      </w:r>
      <w:r>
        <w:t>persist</w:t>
      </w:r>
      <w:r w:rsidR="00F37C5B">
        <w:t xml:space="preserve">ently high </w:t>
      </w:r>
      <w:r>
        <w:t>circulating levels of cortisol secondary to a pituitary adenoma, leads to significan</w:t>
      </w:r>
      <w:r w:rsidR="00261C5D">
        <w:t xml:space="preserve">t truncal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 xml:space="preserve">Cushing’s </w:t>
      </w:r>
      <w:r w:rsidR="000220D0">
        <w:t>diseas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w:t>
      </w:r>
      <w:r w:rsidR="005C6048">
        <w:t>d</w:t>
      </w:r>
      <w:r>
        <w:t>isease is very rare</w:t>
      </w:r>
      <w:r w:rsidR="00A75F4A">
        <w:t>,</w:t>
      </w:r>
      <w:r>
        <w:t xml:space="preserve"> </w:t>
      </w:r>
      <w:r w:rsidR="000220D0">
        <w:t xml:space="preserve">with an </w:t>
      </w:r>
      <w:r>
        <w:t xml:space="preserve">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 xml:space="preserve">ng's syndrome, caused by </w:t>
      </w:r>
      <w:r w:rsidR="00F37C5B">
        <w:lastRenderedPageBreak/>
        <w:t>chroni</w:t>
      </w:r>
      <w:r>
        <w:t>c glucocorticoid treatment</w:t>
      </w:r>
      <w:r w:rsidR="00A75F4A">
        <w:t>,</w:t>
      </w:r>
      <w:r>
        <w:t xml:space="preserve">  is very common and leads to similar clinical </w:t>
      </w:r>
      <w:r w:rsidR="00F37C5B">
        <w:t>manifestations</w:t>
      </w:r>
      <w:r>
        <w:t xml:space="preserve">. </w:t>
      </w:r>
    </w:p>
    <w:p w14:paraId="4CCA5984" w14:textId="77777777" w:rsidR="00261C5D" w:rsidRDefault="00261C5D" w:rsidP="0015200A">
      <w:pPr>
        <w:spacing w:line="480" w:lineRule="auto"/>
      </w:pPr>
    </w:p>
    <w:p w14:paraId="5AF9ABA5" w14:textId="6DDD7638" w:rsidR="002025A3" w:rsidRDefault="002025A3" w:rsidP="0015200A">
      <w:pPr>
        <w:shd w:val="clear" w:color="auto" w:fill="FFFFFF"/>
        <w:spacing w:line="480" w:lineRule="auto"/>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r w:rsidRPr="00FB0AA3">
        <w:t>lipogenesis</w:t>
      </w:r>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00A75F4A">
        <w:t>G</w:t>
      </w:r>
      <w:r w:rsidR="00A75F4A" w:rsidRPr="00A75F4A">
        <w:t>lucocorticoids, through binding t</w:t>
      </w:r>
      <w:r w:rsidR="00563B3B">
        <w:t xml:space="preserve">o the glucocorticoid receptor, </w:t>
      </w:r>
      <w:r w:rsidR="00A75F4A" w:rsidRPr="00A75F4A">
        <w:t>exert transcription</w:t>
      </w:r>
      <w:r w:rsidR="00563B3B">
        <w:t>al</w:t>
      </w:r>
      <w:r w:rsidR="00A75F4A" w:rsidRPr="00A75F4A">
        <w:t xml:space="preserve"> induction and repression of numerous genes</w:t>
      </w:r>
      <w:r w:rsidR="00A75F4A">
        <w:t xml:space="preserve"> </w:t>
      </w:r>
      <w:r w:rsidR="00563B3B">
        <w:fldChar w:fldCharType="begin" w:fldLock="1"/>
      </w:r>
      <w:r w:rsidR="003B5663">
        <w:instrText>ADDIN CSL_CITATION { "citationItems" : [ { "id" : "ITEM-1", "itemData" : { "DOI" : "10.1101/gr.097022.109", "ISSN" : "1549-5469", "PMID" : "19801529", "abstract" : "The glucocorticoid steroid hormone cortisol is released by the adrenal glands in response to stress and serves as a messenger in circadian rhythms. Transcriptional responses to this hormonal signal are mediated by the glucocorticoid receptor (GR). We determined GR binding throughout the human genome by using chromatin immunoprecipitation followed by next-generation DNA sequencing, and measured related changes in gene expression with mRNA sequencing in response to the glucocorticoid dexamethasone (DEX). We identified 4392 genomic positions occupied by the GR and 234 genes with significant changes in expression in response to DEX. This genomic census revealed striking differences between gene activation and repression by the GR. While genes activated with DEX treatment have GR bound within a median distance of 11 kb from the transcriptional start site (TSS), the nearest GR binding for genes repressed with DEX treatment is a median of 146 kb from the TSS, suggesting that DEX-mediated repression occurs independently of promoter-proximal GR binding. In addition to the dramatic differences in proximity of GR binding, we found differences in the kinetics of gene expression response for induced and repressed genes, with repression occurring substantially after induction. We also found that the GR can respond to different levels of corticosteroids in a gene-specific manner. For example, low doses of DEX selectively induced PER1, a transcription factor involved in regulating circadian rhythms. Overall, the genome-wide determination and analysis of GR:DNA binding and transcriptional response to hormone reveals new insights into the complexities of gene regulatory activities managed by GR.", "author" : [ { "dropping-particle" : "", "family" : "Reddy", "given" : "Timothy E", "non-dropping-particle" : "", "parse-names" : false, "suffix" : "" }, { "dropping-particle" : "", "family" : "Pauli", "given" : "Florencia", "non-dropping-particle" : "", "parse-names" : false, "suffix" : "" }, { "dropping-particle" : "", "family" : "Sprouse", "given" : "Rebekka O", "non-dropping-particle" : "", "parse-names" : false, "suffix" : "" }, { "dropping-particle" : "", "family" : "Neff", "given" : "Norma F", "non-dropping-particle" : "", "parse-names" : false, "suffix" : "" }, { "dropping-particle" : "", "family" : "Newberry", "given" : "Kimberly M", "non-dropping-particle" : "", "parse-names" : false, "suffix" : "" }, { "dropping-particle" : "", "family" : "Garabedian", "given" : "Michael J", "non-dropping-particle" : "", "parse-names" : false, "suffix" : "" }, { "dropping-particle" : "", "family" : "Myers", "given" : "Richard M", "non-dropping-particle" : "", "parse-names" : false, "suffix" : "" } ], "container-title" : "Genome research", "id" : "ITEM-1", "issue" : "12", "issued" : { "date-parts" : [ [ "2009", "12" ] ] }, "page" : "2163-71", "title" : "Genomic determination of the glucocorticoid response reveals unexpected mechanisms of gene regulation.", "type" : "article-journal", "volume" : "19" }, "uris" : [ "http://www.mendeley.com/documents/?uuid=c69c7f58-39ce-4e2a-bb17-42e1b9207679" ] }, { "id" : "ITEM-2", "itemData" : { "DOI" : "10.1016/j.cell.2011.03.027", "ISSN" : "1097-4172", "PMID" : "21496643", "abstract" : "The glucocorticoid (GC) receptor (GR), when liganded to GC, activates transcription through direct binding to simple (+)GRE DNA binding sequences (DBS). GC-induced direct repression via GR binding to complex \"negative\" GREs (nGREs) has been reported. However, GR-mediated transrepression was generally ascribed to indirect \"tethered\" interaction with other DNA-bound factors. We report that GC-induces direct transrepression via the binding of GR to simple DBS (IR nGREs) unrelated to (+)GRE. These DBS act on agonist-liganded GR, promoting the assembly of cis-acting GR-SMRT/NCoR repressing complexes. IR nGREs are present in over 1000 mouse/human ortholog genes, which are repressed by GC in vivo. Thus variations in the levels of a single ligand can coordinately turn genes on or off depending in their response element DBS, allowing an additional level of regulation in GR signaling. This mechanism suits GR signaling remarkably well, given that adrenal secretion of GC fluctuates in a circadian and stress-related fashion.", "author" : [ { "dropping-particle" : "", "family" : "Surjit", "given" : "Milan", "non-dropping-particle" : "", "parse-names" : false, "suffix" : "" }, { "dropping-particle" : "", "family" : "Ganti", "given" : "Krishna Priya", "non-dropping-particle" : "", "parse-names" : false, "suffix" : "" }, { "dropping-particle" : "", "family" : "Mukherji", "given" : "Atish", "non-dropping-particle" : "", "parse-names" : false, "suffix" : "" }, { "dropping-particle" : "", "family" : "Ye", "given" : "Tao", "non-dropping-particle" : "", "parse-names" : false, "suffix" : "" }, { "dropping-particle" : "", "family" : "Hua", "given" : "Guoqiang", "non-dropping-particle" : "", "parse-names" : false, "suffix" : "" }, { "dropping-particle" : "", "family" : "Metzger", "given" : "Daniel", "non-dropping-particle" : "", "parse-names" : false, "suffix" : "" }, { "dropping-particle" : "", "family" : "Li", "given" : "Mei", "non-dropping-particle" : "", "parse-names" : false, "suffix" : "" }, { "dropping-particle" : "", "family" : "Chambon", "given" : "Pierre", "non-dropping-particle" : "", "parse-names" : false, "suffix" : "" } ], "container-title" : "Cell", "id" : "ITEM-2", "issue" : "2", "issued" : { "date-parts" : [ [ "2011", "4", "15" ] ] }, "page" : "224-41", "publisher" : "Elsevier Inc.", "title" : "Widespread negative response elements mediate direct repression by agonist-liganded glucocorticoid receptor.", "type" : "article-journal", "volume" : "145" }, "uris" : [ "http://www.mendeley.com/documents/?uuid=1e735dae-a832-45e1-9e9c-460851e02bab" ] } ], "mendeley" : { "formattedCitation" : "(Reddy &lt;i&gt;et al.&lt;/i&gt; 2009; Surjit &lt;i&gt;et al.&lt;/i&gt; 2011)", "plainTextFormattedCitation" : "(Reddy et al. 2009; Surjit et al. 2011)", "previouslyFormattedCitation" : "(Reddy &lt;i&gt;et al.&lt;/i&gt; 2009; Surjit &lt;i&gt;et al.&lt;/i&gt; 2011)" }, "properties" : { "noteIndex" : 0 }, "schema" : "https://github.com/citation-style-language/schema/raw/master/csl-citation.json" }</w:instrText>
      </w:r>
      <w:r w:rsidR="00563B3B">
        <w:fldChar w:fldCharType="separate"/>
      </w:r>
      <w:r w:rsidR="00563B3B" w:rsidRPr="00563B3B">
        <w:rPr>
          <w:noProof/>
        </w:rPr>
        <w:t xml:space="preserve">(Reddy </w:t>
      </w:r>
      <w:r w:rsidR="00563B3B" w:rsidRPr="00563B3B">
        <w:rPr>
          <w:i/>
          <w:noProof/>
        </w:rPr>
        <w:t>et al.</w:t>
      </w:r>
      <w:r w:rsidR="00563B3B" w:rsidRPr="00563B3B">
        <w:rPr>
          <w:noProof/>
        </w:rPr>
        <w:t xml:space="preserve"> 2009; Surjit </w:t>
      </w:r>
      <w:r w:rsidR="00563B3B" w:rsidRPr="00563B3B">
        <w:rPr>
          <w:i/>
          <w:noProof/>
        </w:rPr>
        <w:t>et al.</w:t>
      </w:r>
      <w:r w:rsidR="00563B3B" w:rsidRPr="00563B3B">
        <w:rPr>
          <w:noProof/>
        </w:rPr>
        <w:t xml:space="preserve"> 2011)</w:t>
      </w:r>
      <w:r w:rsidR="00563B3B">
        <w:fldChar w:fldCharType="end"/>
      </w:r>
      <w:r w:rsidR="00A75F4A">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15200A">
      <w:pPr>
        <w:spacing w:line="480" w:lineRule="auto"/>
      </w:pPr>
    </w:p>
    <w:p w14:paraId="64EBD1AB" w14:textId="0A2EAC2A" w:rsidR="002025A3" w:rsidRDefault="002025A3" w:rsidP="0015200A">
      <w:pPr>
        <w:spacing w:line="480" w:lineRule="auto"/>
      </w:pPr>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w:t>
      </w:r>
      <w:r w:rsidR="00563B3B">
        <w:t xml:space="preserve">both </w:t>
      </w:r>
      <w:r w:rsidR="00261C5D">
        <w:t>animal models and in humans.  These include</w:t>
      </w:r>
      <w:r>
        <w:t xml:space="preserve"> enhanced </w:t>
      </w:r>
      <w:r w:rsidR="00261C5D">
        <w:t xml:space="preserve">fatty acid and </w:t>
      </w:r>
      <w:r>
        <w:t>triglyceride biosynthesis</w:t>
      </w:r>
      <w:r w:rsidR="00563B3B">
        <w:t>,</w:t>
      </w:r>
      <w:r>
        <w:t xml:space="preserve"> </w:t>
      </w:r>
      <w:r w:rsidR="00261C5D">
        <w:t>protein degradation, activation of glycolysis and reductions in immune responses.</w:t>
      </w:r>
    </w:p>
    <w:p w14:paraId="74BAEFD8" w14:textId="77777777" w:rsidR="002025A3" w:rsidRDefault="002025A3" w:rsidP="0015200A">
      <w:pPr>
        <w:pStyle w:val="Heading1"/>
        <w:spacing w:line="480" w:lineRule="auto"/>
      </w:pPr>
      <w:r>
        <w:lastRenderedPageBreak/>
        <w:t>Materials and Methods</w:t>
      </w:r>
    </w:p>
    <w:p w14:paraId="429032DF" w14:textId="7B5029C5" w:rsidR="002025A3" w:rsidRDefault="00091F82" w:rsidP="0015200A">
      <w:pPr>
        <w:pStyle w:val="Heading2"/>
        <w:spacing w:line="480" w:lineRule="auto"/>
      </w:pPr>
      <w:r>
        <w:t>Patient R</w:t>
      </w:r>
      <w:r w:rsidR="002025A3">
        <w:t>ecruitment</w:t>
      </w:r>
    </w:p>
    <w:p w14:paraId="30FC632A" w14:textId="11CEFA6D" w:rsidR="002025A3" w:rsidRDefault="002025A3" w:rsidP="0015200A">
      <w:pPr>
        <w:spacing w:line="480" w:lineRule="auto"/>
      </w:pPr>
      <w:r>
        <w:t>The study was approved by the institutional review board of the University of Michigan Medical System. Written informed consent was obtained from all patients. Patients were recruited consecutively from those undergoing transsphenoidal adenomectomy at the University of Michigan for Cushing's disease or non-functioning pituitary adenoma over a 12 month period.</w:t>
      </w:r>
      <w:r w:rsidR="006146F4">
        <w:t xml:space="preserve">  </w:t>
      </w:r>
      <w:r>
        <w:t>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Advia 1800) and insulin (Life Technologies) as instructed by the manufacturers.</w:t>
      </w:r>
    </w:p>
    <w:p w14:paraId="5D75070A" w14:textId="3F0188D8" w:rsidR="002025A3" w:rsidRDefault="00091F82" w:rsidP="0015200A">
      <w:pPr>
        <w:pStyle w:val="Heading2"/>
        <w:spacing w:line="480" w:lineRule="auto"/>
      </w:pPr>
      <w:r>
        <w:t>Subcutaneous Fat B</w:t>
      </w:r>
      <w:r w:rsidR="002025A3">
        <w:t>iopsy</w:t>
      </w:r>
    </w:p>
    <w:p w14:paraId="30760CB5" w14:textId="7E3680F3" w:rsidR="004E303C" w:rsidRDefault="002025A3" w:rsidP="0015200A">
      <w:pPr>
        <w:spacing w:line="480" w:lineRule="auto"/>
      </w:pPr>
      <w:r>
        <w:t>During the course of pituitary surgery</w:t>
      </w:r>
      <w:r w:rsidR="00563B3B">
        <w:t>,</w:t>
      </w:r>
      <w:r>
        <w:t xml:space="preserve"> a routine subcutaneous fat graft for sealing the surgical field is taken immediately after </w:t>
      </w:r>
      <w:r w:rsidR="000220D0">
        <w:t>anesthesia</w:t>
      </w:r>
      <w:r>
        <w:t xml:space="preserve">, </w:t>
      </w:r>
      <w:r w:rsidR="00563B3B">
        <w:t xml:space="preserve">but </w:t>
      </w:r>
      <w:r>
        <w:t xml:space="preserve">before glucocorticoid treatment. </w:t>
      </w:r>
      <w:r w:rsidR="00563B3B">
        <w:t xml:space="preserve">Approximately </w:t>
      </w:r>
      <w:r>
        <w:t xml:space="preserve">500 mg of this fat graft was used </w:t>
      </w:r>
      <w:r w:rsidR="00091F82">
        <w:t>in this</w:t>
      </w:r>
      <w:r>
        <w:t xml:space="preserve"> study.  ~100 mg </w:t>
      </w:r>
      <w:r w:rsidR="007B0D78">
        <w:t xml:space="preserve">fresh adipose tissue </w:t>
      </w:r>
      <w:r w:rsidR="00091F82">
        <w:t>was</w:t>
      </w:r>
      <w:r>
        <w:t xml:space="preserve"> utilized for </w:t>
      </w:r>
      <w:r w:rsidRPr="00091F82">
        <w:rPr>
          <w:i/>
        </w:rPr>
        <w:t>ex vivo</w:t>
      </w:r>
      <w:r>
        <w:t xml:space="preserve"> lipolysis assay, ~200 mg was snap frozen in li</w:t>
      </w:r>
      <w:r w:rsidR="00403DF7">
        <w:t>quid nitrogen and stored at -80</w:t>
      </w:r>
      <w:r w:rsidR="00403DF7" w:rsidRPr="004E303C">
        <w:t>°C</w:t>
      </w:r>
      <w:r w:rsidR="00403DF7">
        <w:t xml:space="preserve"> </w:t>
      </w:r>
      <w:r>
        <w:t xml:space="preserve">for RNA preparation and ceramide analysis. </w:t>
      </w:r>
    </w:p>
    <w:p w14:paraId="3BD25572" w14:textId="0F062571" w:rsidR="004E303C" w:rsidRDefault="004E303C" w:rsidP="0015200A">
      <w:pPr>
        <w:pStyle w:val="Heading2"/>
        <w:spacing w:line="480" w:lineRule="auto"/>
      </w:pPr>
      <w:r>
        <w:lastRenderedPageBreak/>
        <w:t>Lipolysis Assay</w:t>
      </w:r>
    </w:p>
    <w:p w14:paraId="0F24BA27" w14:textId="55238B9A" w:rsidR="004E303C" w:rsidRDefault="004E303C" w:rsidP="0015200A">
      <w:pPr>
        <w:spacing w:line="480" w:lineRule="auto"/>
      </w:pPr>
      <w:r w:rsidRPr="004E303C">
        <w:t>25 mg pieces of adipose tissue were pre-incubated for 15 minutes in KRBH buffer (sigma) at 37°C and then incubated for 1 hour at 37°C in 300 ml KRBH in duplicate. Glycerol was assayed in supernatan</w:t>
      </w:r>
      <w:r w:rsidR="00403DF7">
        <w:t>ts using a glycerol assay kit (S</w:t>
      </w:r>
      <w:r w:rsidRPr="004E303C">
        <w:t>igma) as instructed by manufacturer. </w:t>
      </w:r>
    </w:p>
    <w:p w14:paraId="66369C81" w14:textId="33D59043" w:rsidR="00931FFA" w:rsidRDefault="00931FFA" w:rsidP="0015200A">
      <w:pPr>
        <w:pStyle w:val="Heading2"/>
        <w:spacing w:line="480" w:lineRule="auto"/>
      </w:pPr>
      <w:r>
        <w:t>Treatment of Animals with Dexamethasone</w:t>
      </w:r>
    </w:p>
    <w:p w14:paraId="581EE21E" w14:textId="2A4ED86C" w:rsidR="00931FFA" w:rsidRDefault="00C81680" w:rsidP="005842A4">
      <w:pPr>
        <w:spacing w:line="480" w:lineRule="auto"/>
      </w:pPr>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r w:rsidR="00FB0AA3">
        <w:t xml:space="preserve">All animal procedures were approved by the University of </w:t>
      </w:r>
      <w:r w:rsidR="000220D0">
        <w:t>Tennessee</w:t>
      </w:r>
      <w:r w:rsidR="00FB0AA3">
        <w:t xml:space="preserve"> Health Science Center I</w:t>
      </w:r>
      <w:r w:rsidR="00371B43">
        <w:t xml:space="preserve">nstitutional Animal Care and Use Committee.  </w:t>
      </w:r>
      <w:r w:rsidR="00091F82">
        <w:t xml:space="preserve">Animal body weight and body composition was </w:t>
      </w:r>
      <w:r w:rsidR="00371B43">
        <w:t xml:space="preserve">determined </w:t>
      </w:r>
      <w:r w:rsidR="00091F82">
        <w:t xml:space="preserve">weekly </w:t>
      </w:r>
      <w:r w:rsidR="00371B43">
        <w:t>using an echoMRI 2100.  Food was weighed weekly, with food intake determined as the decrease in food weight per mouse per week per cage.</w:t>
      </w:r>
      <w:r w:rsidR="003C77EE">
        <w:t xml:space="preserve"> All mice were </w:t>
      </w:r>
      <w:r w:rsidR="00563B3B">
        <w:t xml:space="preserve">provided with </w:t>
      </w:r>
      <w:r w:rsidR="00563B3B">
        <w:rPr>
          <w:i/>
        </w:rPr>
        <w:t xml:space="preserve">ad libitum </w:t>
      </w:r>
      <w:r w:rsidR="00563B3B">
        <w:t>access to water and a</w:t>
      </w:r>
      <w:r w:rsidR="003C77EE">
        <w:t xml:space="preserve"> </w:t>
      </w:r>
      <w:r w:rsidR="0028386E">
        <w:t>standard rodent</w:t>
      </w:r>
      <w:r w:rsidR="003C77EE">
        <w:t xml:space="preserve"> diet</w:t>
      </w:r>
      <w:r w:rsidR="0028386E">
        <w:t xml:space="preserve"> throughout the study</w:t>
      </w:r>
      <w:r w:rsidR="003C77EE">
        <w:t>.</w:t>
      </w:r>
      <w:r w:rsidR="00563B3B">
        <w:t xml:space="preserve">  After 12 weeks of treatment, mice were </w:t>
      </w:r>
      <w:r w:rsidR="000C671D">
        <w:t xml:space="preserve">fasted for 16h and were </w:t>
      </w:r>
      <w:r w:rsidR="00563B3B">
        <w:t xml:space="preserve">sacrificed by cervical dislocation </w:t>
      </w:r>
      <w:r w:rsidR="000C671D">
        <w:t xml:space="preserve">at ZT3 </w:t>
      </w:r>
      <w:r w:rsidR="00563B3B">
        <w:t xml:space="preserve">after isoflurane anaesthesia. </w:t>
      </w:r>
      <w:r w:rsidR="005842A4">
        <w:t>Following cervical dislocation, a sagittal incision was made along the medioventral surface of each mouse and the skin carefully pulled back to expose the subcutaneous fat depots. The incision was extended along the anterior surface of each hindlimb to allow careful dissection of the inguinal fat pads.  A small incision was then made into the rectus abdominus muscle to expose the abdominal</w:t>
      </w:r>
      <w:r w:rsidR="00091F82">
        <w:t xml:space="preserve"> cavity. The </w:t>
      </w:r>
      <w:r w:rsidR="005842A4">
        <w:t xml:space="preserve">epididymal fats </w:t>
      </w:r>
      <w:r w:rsidR="005842A4">
        <w:lastRenderedPageBreak/>
        <w:t>pads were identified and carefully dissected out. The right fat pads from each mouse were weighed and snap frozen in liquid nitrogen</w:t>
      </w:r>
      <w:r w:rsidR="00091F82">
        <w:t xml:space="preserve"> for later analysis.</w:t>
      </w:r>
    </w:p>
    <w:p w14:paraId="230C1B61" w14:textId="746C7D61" w:rsidR="00931FFA" w:rsidRDefault="00931FFA" w:rsidP="0015200A">
      <w:pPr>
        <w:pStyle w:val="Heading2"/>
        <w:spacing w:line="480" w:lineRule="auto"/>
      </w:pPr>
      <w:r>
        <w:t>Insulin Tolerance Test</w:t>
      </w:r>
    </w:p>
    <w:p w14:paraId="75A12748" w14:textId="7393DA60" w:rsidR="000D7EE2" w:rsidRPr="000D7EE2" w:rsidRDefault="009A4167" w:rsidP="0015200A">
      <w:pPr>
        <w:spacing w:line="480" w:lineRule="auto"/>
      </w:pPr>
      <w:r>
        <w:t xml:space="preserve">Insulin tolerance was </w:t>
      </w:r>
      <w:r w:rsidR="00563B3B">
        <w:t xml:space="preserve">assessed </w:t>
      </w:r>
      <w:r w:rsidR="00E914BC">
        <w:t>a</w:t>
      </w:r>
      <w:r w:rsidR="00563B3B">
        <w:t>fter</w:t>
      </w:r>
      <w:r>
        <w:t xml:space="preserve"> 11 weeks of </w:t>
      </w:r>
      <w:r w:rsidR="00371B43">
        <w:t xml:space="preserve">dexamethasone </w:t>
      </w:r>
      <w:r>
        <w:t xml:space="preserve">treatment (21 weeks of age). Following a six-hour fast, mice were given </w:t>
      </w:r>
      <w:r w:rsidR="00371B43">
        <w:t>intraperitoneal</w:t>
      </w:r>
      <w:r>
        <w:t xml:space="preserve"> injections of insulin (Humulin</w:t>
      </w:r>
      <w:r w:rsidR="00371B43">
        <w:t xml:space="preserve"> R, Lily</w:t>
      </w:r>
      <w:r>
        <w:t xml:space="preserve">) at a concentration of 1 </w:t>
      </w:r>
      <w:r w:rsidR="00371B43">
        <w:t>mU/g.</w:t>
      </w:r>
      <w:r>
        <w:t xml:space="preserve"> </w:t>
      </w:r>
      <w:r w:rsidR="00E914BC">
        <w:t xml:space="preserve">Blood glucose was </w:t>
      </w:r>
      <w:r w:rsidR="00371B43">
        <w:t>determined</w:t>
      </w:r>
      <w:r w:rsidR="00E914BC">
        <w:t xml:space="preserve"> </w:t>
      </w:r>
      <w:r w:rsidR="00563B3B">
        <w:t xml:space="preserve">at 15 minute intervals post-injection using </w:t>
      </w:r>
      <w:r w:rsidR="00E914BC">
        <w:t xml:space="preserve">a </w:t>
      </w:r>
      <w:r w:rsidR="00845D55">
        <w:t>One Touch Ultra Glucometer (Lifescan</w:t>
      </w:r>
      <w:r w:rsidR="00E914BC">
        <w:t>).</w:t>
      </w:r>
    </w:p>
    <w:p w14:paraId="6A3536A7" w14:textId="167E8A20" w:rsidR="00CF1A2D" w:rsidRDefault="00CF1A2D" w:rsidP="0015200A">
      <w:pPr>
        <w:pStyle w:val="Heading2"/>
        <w:spacing w:line="480" w:lineRule="auto"/>
      </w:pPr>
      <w:r>
        <w:t>Grip Test</w:t>
      </w:r>
    </w:p>
    <w:p w14:paraId="22F90A93" w14:textId="0A2D93CF" w:rsidR="00371B43" w:rsidRDefault="00C414DC" w:rsidP="0015200A">
      <w:pPr>
        <w:spacing w:line="480" w:lineRule="auto"/>
      </w:pPr>
      <w:r>
        <w:t xml:space="preserve">Grip strength was </w:t>
      </w:r>
      <w:r w:rsidR="004D4287">
        <w:t>measured at baseline, 4, 8 and 12 weeks following treatment</w:t>
      </w:r>
      <w:r>
        <w:t xml:space="preserve"> using a Chatillon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r w:rsidR="00A2199B">
        <w:t>Grip s</w:t>
      </w:r>
      <w:r w:rsidR="003C6F69">
        <w:t xml:space="preserve">trength was measured by </w:t>
      </w:r>
      <w:r w:rsidR="00845D55">
        <w:t xml:space="preserve">the average </w:t>
      </w:r>
      <w:r w:rsidR="003C6F69">
        <w:t>peak torque (N)</w:t>
      </w:r>
      <w:r w:rsidR="00845D55">
        <w:t xml:space="preserve"> over the five trials</w:t>
      </w:r>
      <w:r w:rsidR="003C6F69">
        <w:t xml:space="preserve">. </w:t>
      </w:r>
    </w:p>
    <w:p w14:paraId="471773F5" w14:textId="69C84D93" w:rsidR="00371B43" w:rsidRDefault="00371B43" w:rsidP="0015200A">
      <w:pPr>
        <w:pStyle w:val="Heading2"/>
        <w:spacing w:line="480" w:lineRule="auto"/>
      </w:pPr>
      <w:r>
        <w:t>Quantitative Real-Time PCR</w:t>
      </w:r>
    </w:p>
    <w:p w14:paraId="10D0BDC9" w14:textId="733E466D" w:rsidR="006A1AA1" w:rsidRPr="006A1AA1" w:rsidRDefault="00270A3F" w:rsidP="006A1AA1">
      <w:pPr>
        <w:spacing w:line="480" w:lineRule="auto"/>
      </w:pPr>
      <w:r w:rsidRPr="00270A3F">
        <w:t xml:space="preserve">RNA was extracted with the PureLink RNA mini kit (Life Technologies). </w:t>
      </w:r>
      <w:r>
        <w:t xml:space="preserve">Synthesis of cDNA from 1 ug of RNA was performed using </w:t>
      </w:r>
      <w:r w:rsidRPr="00270A3F">
        <w:t>the High Capacity Reverse Transcription K</w:t>
      </w:r>
      <w:r>
        <w:t>it (Life Technologies). cDNA and primers were</w:t>
      </w:r>
      <w:r w:rsidRPr="00270A3F">
        <w:t xml:space="preserve"> added to </w:t>
      </w:r>
      <w:r w:rsidRPr="007B5760">
        <w:t>Power</w:t>
      </w:r>
      <w:r w:rsidRPr="00270A3F">
        <w:t xml:space="preserve"> SYBR Green PCR Master Mix (Life Technologies) </w:t>
      </w:r>
      <w:r w:rsidR="00A2199B" w:rsidRPr="00270A3F">
        <w:t xml:space="preserve">in accordance with the manufacturer’s guidelines </w:t>
      </w:r>
      <w:r w:rsidRPr="00270A3F">
        <w:t xml:space="preserve">and </w:t>
      </w:r>
      <w:r w:rsidRPr="00270A3F">
        <w:rPr>
          <w:rFonts w:cs="Helvetica"/>
        </w:rPr>
        <w:t xml:space="preserve">subjected to quantitative real-time PCR as </w:t>
      </w:r>
      <w:r w:rsidR="00A2199B">
        <w:rPr>
          <w:rFonts w:cs="Helvetica"/>
        </w:rPr>
        <w:t xml:space="preserve">previously </w:t>
      </w:r>
      <w:r w:rsidRPr="00270A3F">
        <w:rPr>
          <w:rFonts w:cs="Helvetica"/>
        </w:rPr>
        <w:t xml:space="preserve">described (Lu et al., 2014). </w:t>
      </w:r>
      <w:r w:rsidR="00A2199B">
        <w:t>The p</w:t>
      </w:r>
      <w:r w:rsidRPr="00270A3F">
        <w:t>rimer</w:t>
      </w:r>
      <w:r w:rsidR="007B5760">
        <w:t xml:space="preserve"> sequences used</w:t>
      </w:r>
      <w:r w:rsidRPr="00270A3F">
        <w:t xml:space="preserve"> are listed in Table 1.  mRNA expression levels of all genes were normalized to </w:t>
      </w:r>
      <w:r>
        <w:rPr>
          <w:i/>
        </w:rPr>
        <w:t>Actb</w:t>
      </w:r>
      <w:r w:rsidR="007B5760">
        <w:rPr>
          <w:i/>
        </w:rPr>
        <w:t xml:space="preserve"> </w:t>
      </w:r>
      <w:r w:rsidR="00AE2090">
        <w:t xml:space="preserve">for adipose tissue and </w:t>
      </w:r>
      <w:r w:rsidR="00AE2090">
        <w:rPr>
          <w:i/>
        </w:rPr>
        <w:t xml:space="preserve">Gapdh </w:t>
      </w:r>
      <w:r w:rsidR="00AE2090">
        <w:t xml:space="preserve">for muscle </w:t>
      </w:r>
      <w:r w:rsidR="00AE2090">
        <w:lastRenderedPageBreak/>
        <w:t xml:space="preserve">tissue </w:t>
      </w:r>
      <w:r w:rsidR="007B5760">
        <w:t xml:space="preserve">after confirming that </w:t>
      </w:r>
      <w:r w:rsidR="00AE2090">
        <w:t>these</w:t>
      </w:r>
      <w:r w:rsidR="007B5760">
        <w:t xml:space="preserve"> mRNA</w:t>
      </w:r>
      <w:r w:rsidR="00AE2090">
        <w:t>s</w:t>
      </w:r>
      <w:r w:rsidR="007B5760">
        <w:t xml:space="preserve"> </w:t>
      </w:r>
      <w:r w:rsidR="00AE2090">
        <w:t>are</w:t>
      </w:r>
      <w:r w:rsidR="007B5760">
        <w:t xml:space="preserve"> unaffected by dexamethasone </w:t>
      </w:r>
      <w:r w:rsidR="00AE2090">
        <w:t>treatment.</w:t>
      </w:r>
      <w:r w:rsidR="00070E5A">
        <w:t xml:space="preserve">  Statistical tests were performed as </w:t>
      </w:r>
      <w:r w:rsidR="006A1AA1">
        <w:t>described below based on tests of normality and</w:t>
      </w:r>
      <w:r w:rsidR="006A1AA1" w:rsidRPr="006A1AA1">
        <w:t> </w:t>
      </w:r>
      <w:r w:rsidR="006A1AA1" w:rsidRPr="006A1AA1">
        <w:rPr>
          <w:iCs/>
        </w:rPr>
        <w:t>homoscedasticity</w:t>
      </w:r>
      <w:r w:rsidR="006A1AA1">
        <w:rPr>
          <w:iCs/>
        </w:rPr>
        <w:t>, then p-values were adjusted for multiple corrections based on the number of genes tested for each tissue</w:t>
      </w:r>
      <w:r w:rsidR="00167765">
        <w:rPr>
          <w:iCs/>
        </w:rPr>
        <w:t xml:space="preserve"> ac</w:t>
      </w:r>
      <w:bookmarkStart w:id="0" w:name="_GoBack"/>
      <w:bookmarkEnd w:id="0"/>
      <w:r w:rsidR="000936EA">
        <w:rPr>
          <w:iCs/>
        </w:rPr>
        <w:t>ross this manuscript</w:t>
      </w:r>
      <w:r w:rsidR="006A1AA1">
        <w:rPr>
          <w:iCs/>
        </w:rPr>
        <w:t>.</w:t>
      </w:r>
    </w:p>
    <w:p w14:paraId="03682808" w14:textId="26B88B9D" w:rsidR="00845D55" w:rsidRPr="00845D55" w:rsidRDefault="00070E5A" w:rsidP="0015200A">
      <w:pPr>
        <w:spacing w:line="480" w:lineRule="auto"/>
      </w:pPr>
      <w:r>
        <w:t xml:space="preserve"> </w:t>
      </w:r>
    </w:p>
    <w:p w14:paraId="14E2D63B" w14:textId="3DFE8362" w:rsidR="002025A3" w:rsidRDefault="002025A3" w:rsidP="0015200A">
      <w:pPr>
        <w:pStyle w:val="Heading2"/>
        <w:spacing w:line="480" w:lineRule="auto"/>
      </w:pPr>
      <w:r>
        <w:t xml:space="preserve">Ceramide </w:t>
      </w:r>
      <w:r w:rsidR="00091F82">
        <w:t>D</w:t>
      </w:r>
      <w:r>
        <w:t>etermination</w:t>
      </w:r>
    </w:p>
    <w:p w14:paraId="5D41471C" w14:textId="222916D7" w:rsidR="002025A3" w:rsidRDefault="002025A3" w:rsidP="0015200A">
      <w:pPr>
        <w:shd w:val="clear" w:color="auto" w:fill="FFFFFF"/>
        <w:spacing w:line="480" w:lineRule="auto"/>
        <w:ind w:right="230"/>
      </w:pPr>
      <w:r>
        <w:t>Ceramide analysis of tissue samples was performed by liquid chromatography-triple q</w:t>
      </w:r>
      <w:r w:rsidR="006146F4">
        <w:t>uadrupole mass spectrometry</w:t>
      </w:r>
      <w:r>
        <w:t xml:space="preserve"> according to a modified version of the protocol </w:t>
      </w:r>
      <w:r w:rsidRPr="001E5037">
        <w:t xml:space="preserve">reported </w:t>
      </w:r>
      <w:r w:rsidR="00A2199B">
        <w:t>by</w:t>
      </w:r>
      <w:r w:rsidR="00A2199B" w:rsidRPr="001E5037">
        <w:rPr>
          <w:rFonts w:cs="Arial"/>
        </w:rPr>
        <w:t xml:space="preserve"> </w:t>
      </w:r>
      <w:r w:rsidR="001E5037" w:rsidRPr="001E5037">
        <w:rPr>
          <w:rFonts w:cs="Arial"/>
        </w:rPr>
        <w:fldChar w:fldCharType="begin" w:fldLock="1"/>
      </w:r>
      <w:r w:rsidR="003B5663">
        <w:rPr>
          <w:rFonts w:cs="Arial"/>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Kasumov &lt;i&gt;et al.&lt;/i&gt; 2010)", "manualFormatting" : "Kasumov et al. (2010)", "plainTextFormattedCitation" : "(Kasumov et al. 2010)", "previouslyFormattedCitation" : "(Kasumov &lt;i&gt;et al.&lt;/i&gt; 2010)" }, "properties" : { "noteIndex" : 0 }, "schema" : "https://github.com/citation-style-language/schema/raw/master/csl-citation.json" }</w:instrText>
      </w:r>
      <w:r w:rsidR="001E5037" w:rsidRPr="001E5037">
        <w:rPr>
          <w:rFonts w:cs="Arial"/>
        </w:rPr>
        <w:fldChar w:fldCharType="separate"/>
      </w:r>
      <w:r w:rsidR="001E5037" w:rsidRPr="001E5037">
        <w:rPr>
          <w:rFonts w:cs="Arial"/>
          <w:noProof/>
        </w:rPr>
        <w:t xml:space="preserve">Kasumov </w:t>
      </w:r>
      <w:r w:rsidR="001E5037" w:rsidRPr="001E5037">
        <w:rPr>
          <w:rFonts w:cs="Arial"/>
          <w:i/>
          <w:noProof/>
        </w:rPr>
        <w:t>et al.</w:t>
      </w:r>
      <w:r w:rsidR="001E5037" w:rsidRPr="001E5037">
        <w:rPr>
          <w:rFonts w:cs="Arial"/>
          <w:noProof/>
        </w:rPr>
        <w:t xml:space="preserve"> </w:t>
      </w:r>
      <w:r w:rsidR="00A2199B">
        <w:rPr>
          <w:rFonts w:cs="Arial"/>
          <w:noProof/>
        </w:rPr>
        <w:t>(</w:t>
      </w:r>
      <w:r w:rsidR="001E5037" w:rsidRPr="001E5037">
        <w:rPr>
          <w:rFonts w:cs="Arial"/>
          <w:noProof/>
        </w:rPr>
        <w:t>2010)</w:t>
      </w:r>
      <w:r w:rsidR="001E5037" w:rsidRPr="001E5037">
        <w:rPr>
          <w:rFonts w:cs="Arial"/>
        </w:rPr>
        <w:fldChar w:fldCharType="end"/>
      </w:r>
      <w:r w:rsidRPr="001E5037">
        <w:t>.  Briefly</w:t>
      </w:r>
      <w:r>
        <w:t>, frozen tissue samples were pulverized under liquid nitrogen, then 20 mg portions were extracted using 1.6 mL of a 2:1:0.8 mixture of chloroform:methanol:water containing internal standards (50 ng each of C17 and C25 ceramide and C12 glucosylceramide per sample)</w:t>
      </w:r>
      <w:r w:rsidR="00250B75">
        <w:t>.</w:t>
      </w:r>
      <w:r>
        <w:t xml:space="preserve"> The organic layer of the extract was dried under nitrogen gas and reconstituted in 100 uL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quadrupole instrument operating in positive ion multiple reaction monitoring mode. The LC column used was a Waters (Milford, MA) Xbridge C18 2.5 µ, 50 mm x 2.1 mm i.d.  Mobile phase A was 5mM ammonium acetate, adjusted to pH 9.9 with ammonium hydroxide; mobile phase B was 60:40 acetonitrile:isopropanol. The gradient consisted of a linear ramp from 50 to 100%B over 5 minutes, a 20 minute hold at 100%B, and re-equilibration at 50%B for 10 minutes.  Injection volume was 25 µL.  Ceramides </w:t>
      </w:r>
      <w:r>
        <w:lastRenderedPageBreak/>
        <w:t>and glucosylceramides were identified by retention time and by MS/MS fragmentation parameters, and were quantitated by peak area relative to the closest-matching internal standard using Agilent MassHunter Quantitative Analysis software.</w:t>
      </w:r>
    </w:p>
    <w:p w14:paraId="2C51E76C" w14:textId="77777777" w:rsidR="002025A3" w:rsidRDefault="002025A3" w:rsidP="0015200A">
      <w:pPr>
        <w:pStyle w:val="Heading2"/>
        <w:spacing w:line="480" w:lineRule="auto"/>
      </w:pPr>
      <w:r>
        <w:t>Transcriptomic Analysis</w:t>
      </w:r>
    </w:p>
    <w:p w14:paraId="5D27E370" w14:textId="3C5BCC31" w:rsidR="002025A3" w:rsidRDefault="002025A3" w:rsidP="0015200A">
      <w:pPr>
        <w:spacing w:line="480" w:lineRule="auto"/>
      </w:pPr>
      <w:r>
        <w:t xml:space="preserve">Total RNA was extracted from adipose tissue using the RNEasy kit (Qiagen) and its quality was verified using the Agilent 2100 Bioanalyzer (Agilent Technologies).  At the University of Michigan DNA Sequencing Core, cDNA libraries from polyA mRNA were prepared using TruSeq cDNA synthesis kit and sequenced using a HiSeq 2000 (Illumina). Samples were run on 2 lanes of a HiSeq 2000 (Illumina) generating  8 612 682 to 16 469 501 single-ended 50 bp reads per sample.  These were aligned to the human genome (Enembl GRCh37.74, Genbank Assembly ID GCA_000001405.14) </w:t>
      </w:r>
      <w:r w:rsidR="007908AD">
        <w:t xml:space="preserve">using TopHat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Samtools version 0.1.18 .  Reads were mapped</w:t>
      </w:r>
      <w:r w:rsidR="007908AD">
        <w:t xml:space="preserve"> to known genes using HTseq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w:t>
      </w:r>
      <w:r w:rsidR="00FD6522">
        <w:t>2</w:t>
      </w:r>
      <w:r>
        <w:t>, with the exception of subjects 29 and 31 (both Cushing's disease patients), which had clinical data but no RNAseq data.</w:t>
      </w:r>
    </w:p>
    <w:p w14:paraId="5E4D2B48" w14:textId="77777777" w:rsidR="002025A3" w:rsidRDefault="002025A3" w:rsidP="0015200A">
      <w:pPr>
        <w:pStyle w:val="Heading2"/>
        <w:spacing w:line="480" w:lineRule="auto"/>
      </w:pPr>
      <w:r>
        <w:t>Statistics</w:t>
      </w:r>
    </w:p>
    <w:p w14:paraId="121F4AF6" w14:textId="6F87EECC" w:rsidR="002025A3" w:rsidRDefault="002025A3" w:rsidP="0015200A">
      <w:pPr>
        <w:spacing w:line="480" w:lineRule="auto"/>
      </w:pPr>
      <w:r>
        <w:t xml:space="preserve">Descriptive statistics </w:t>
      </w:r>
      <w:r w:rsidR="00F877A5">
        <w:t>including</w:t>
      </w:r>
      <w:r>
        <w:t xml:space="preserve"> means and standard </w:t>
      </w:r>
      <w:r w:rsidR="00F877A5">
        <w:t xml:space="preserve">errors </w:t>
      </w:r>
      <w:r>
        <w:t xml:space="preserve">were determined for clinical measurements. </w:t>
      </w:r>
      <w:r w:rsidR="003F29E8">
        <w:t>All statistical tests were performed using the R package (version 3.0.2,</w:t>
      </w:r>
      <w:r w:rsidR="003F29E8">
        <w:fldChar w:fldCharType="begin" w:fldLock="1"/>
      </w:r>
      <w:r w:rsidR="003F29E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3F29E8">
        <w:fldChar w:fldCharType="separate"/>
      </w:r>
      <w:r w:rsidR="003F29E8" w:rsidRPr="007908AD">
        <w:rPr>
          <w:noProof/>
        </w:rPr>
        <w:t>(R Core Team 2013)</w:t>
      </w:r>
      <w:r w:rsidR="003F29E8">
        <w:fldChar w:fldCharType="end"/>
      </w:r>
      <w:r w:rsidR="003F29E8">
        <w:t xml:space="preserve">). </w:t>
      </w:r>
      <w:r>
        <w:t xml:space="preserve">Normality assumption was checked </w:t>
      </w:r>
      <w:r w:rsidR="007908AD">
        <w:t>via</w:t>
      </w:r>
      <w:r>
        <w:t xml:space="preserve"> </w:t>
      </w:r>
      <w:r>
        <w:lastRenderedPageBreak/>
        <w:t>Shapiro-Wi</w:t>
      </w:r>
      <w:r w:rsidR="007908AD">
        <w:t>lk test. Wilcoxon rank sum tests were</w:t>
      </w:r>
      <w:r w:rsidR="00022D93">
        <w:t xml:space="preserve"> used</w:t>
      </w:r>
      <w:r w:rsidR="007908AD">
        <w:t xml:space="preserve"> </w:t>
      </w:r>
      <w:r w:rsidR="00F877A5">
        <w:t>when</w:t>
      </w:r>
      <w:r>
        <w:t xml:space="preserve"> data were not normally distributed.</w:t>
      </w:r>
      <w:r w:rsidR="003F29E8">
        <w:t xml:space="preserve">   </w:t>
      </w:r>
      <w:r>
        <w:t xml:space="preserve">Welch’s </w:t>
      </w:r>
      <w:r w:rsidRPr="003F29E8">
        <w:rPr>
          <w:i/>
        </w:rPr>
        <w:t>t</w:t>
      </w:r>
      <w:r>
        <w:t xml:space="preserve">-test was </w:t>
      </w:r>
      <w:r w:rsidR="00022D93">
        <w:t xml:space="preserve">performed </w:t>
      </w:r>
      <w:r w:rsidR="00F877A5">
        <w:t xml:space="preserve">if the </w:t>
      </w:r>
      <w:r>
        <w:t xml:space="preserve">equal variance assumption was rejected by Levene's test (car package version </w:t>
      </w:r>
      <w:r w:rsidR="007908AD">
        <w:t>2.0-19</w:t>
      </w:r>
      <w:r>
        <w:t>)</w:t>
      </w:r>
      <w:r w:rsidR="00F877A5">
        <w:t xml:space="preserve">, otherwise a Student’s </w:t>
      </w:r>
      <w:r w:rsidR="00F877A5">
        <w:rPr>
          <w:i/>
        </w:rPr>
        <w:t>t</w:t>
      </w:r>
      <w:r w:rsidR="00F877A5">
        <w:t>-test was used</w:t>
      </w:r>
      <w:r>
        <w:t xml:space="preserve">. </w:t>
      </w:r>
      <w:r w:rsidR="003F29E8">
        <w:t xml:space="preserve">Longitudinal measurements such as body weight, food intake, body composition and insulin tolerance tests were analyzed via mixed linear models and a </w:t>
      </w:r>
      <w:r w:rsidR="003F29E8">
        <w:sym w:font="Symbol" w:char="F063"/>
      </w:r>
      <w:r w:rsidR="003F29E8" w:rsidRPr="003F29E8">
        <w:rPr>
          <w:vertAlign w:val="superscript"/>
        </w:rPr>
        <w:t>2</w:t>
      </w:r>
      <w:r w:rsidR="003F29E8">
        <w:t xml:space="preserve"> test between models with and without dexamethasone treatment as a covariate.  This used the lme4 package, version 1.1-7 </w:t>
      </w:r>
      <w:r w:rsidR="003F29E8">
        <w:fldChar w:fldCharType="begin" w:fldLock="1"/>
      </w:r>
      <w:r w:rsidR="00563B3B">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F29E8">
        <w:fldChar w:fldCharType="separate"/>
      </w:r>
      <w:r w:rsidR="003F29E8" w:rsidRPr="003F29E8">
        <w:rPr>
          <w:noProof/>
        </w:rPr>
        <w:t xml:space="preserve">(Bates </w:t>
      </w:r>
      <w:r w:rsidR="003F29E8" w:rsidRPr="003F29E8">
        <w:rPr>
          <w:i/>
          <w:noProof/>
        </w:rPr>
        <w:t>et al.</w:t>
      </w:r>
      <w:r w:rsidR="003F29E8" w:rsidRPr="003F29E8">
        <w:rPr>
          <w:noProof/>
        </w:rPr>
        <w:t xml:space="preserve"> 2014)</w:t>
      </w:r>
      <w:r w:rsidR="003F29E8">
        <w:fldChar w:fldCharType="end"/>
      </w:r>
      <w:r w:rsidR="003F29E8">
        <w:t xml:space="preserve">.  </w:t>
      </w:r>
      <w:r>
        <w:t>Statistical significance in this study was defined as a p</w:t>
      </w:r>
      <w:r w:rsidR="003218D6">
        <w:t>/q</w:t>
      </w:r>
      <w:r>
        <w:t xml:space="preserve">-value of less than 0.05. </w:t>
      </w:r>
      <w:r w:rsidR="003F29E8">
        <w:t xml:space="preserve"> </w:t>
      </w:r>
      <w:r>
        <w:t>To correct</w:t>
      </w:r>
      <w:r w:rsidR="003218D6">
        <w:t xml:space="preserve"> for multiple hypotheses</w:t>
      </w:r>
      <w:r>
        <w:t>, p-values were adjusted by the metho</w:t>
      </w:r>
      <w:r w:rsidR="007908AD">
        <w:t xml:space="preserve">d of Benjamini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w:t>
      </w:r>
      <w:r w:rsidR="003B5663" w:rsidRPr="003B5663">
        <w:t>The DESeq</w:t>
      </w:r>
      <w:r w:rsidR="003B5663">
        <w:t>2</w:t>
      </w:r>
      <w:r w:rsidR="003B5663" w:rsidRPr="003B5663">
        <w:t xml:space="preserve"> algorithm excludes genes with very high variance to improve statistical power </w:t>
      </w:r>
      <w:r w:rsidR="003B5663" w:rsidRPr="003B5663">
        <w:fldChar w:fldCharType="begin" w:fldLock="1"/>
      </w:r>
      <w:r w:rsidR="005D46B5">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3B5663" w:rsidRPr="003B5663">
        <w:fldChar w:fldCharType="separate"/>
      </w:r>
      <w:r w:rsidR="003B5663" w:rsidRPr="003B5663">
        <w:rPr>
          <w:noProof/>
        </w:rPr>
        <w:t xml:space="preserve">(Love </w:t>
      </w:r>
      <w:r w:rsidR="003B5663" w:rsidRPr="003B5663">
        <w:rPr>
          <w:i/>
          <w:noProof/>
        </w:rPr>
        <w:t>et al.</w:t>
      </w:r>
      <w:r w:rsidR="003B5663" w:rsidRPr="003B5663">
        <w:rPr>
          <w:noProof/>
        </w:rPr>
        <w:t xml:space="preserve"> 2014)</w:t>
      </w:r>
      <w:r w:rsidR="003B5663" w:rsidRPr="003B5663">
        <w:fldChar w:fldCharType="end"/>
      </w:r>
      <w:r w:rsidR="003B5663" w:rsidRPr="003B5663">
        <w:t xml:space="preserve">.  </w:t>
      </w:r>
      <w:r w:rsidR="00BF6D54">
        <w:t>The analysis we focus</w:t>
      </w:r>
      <w:r w:rsidR="00CC6C05">
        <w:t>ed on</w:t>
      </w:r>
      <w:r w:rsidR="004258CA">
        <w:t xml:space="preserve"> in this man</w:t>
      </w:r>
      <w:r w:rsidR="00BF6D54">
        <w:t>u</w:t>
      </w:r>
      <w:r w:rsidR="004258CA">
        <w:t>s</w:t>
      </w:r>
      <w:r w:rsidR="00BF6D54">
        <w:t xml:space="preserve">cript was without adjustment for BMI or age and is presented in Supplementary Table 1, with GSEA analyses in Supplementary Tables 2-3.  </w:t>
      </w:r>
      <w:r w:rsidR="00022D93">
        <w:t xml:space="preserve">A model controlled for BMI </w:t>
      </w:r>
      <w:r w:rsidR="00CC6C05">
        <w:t>as a linear covariate or stratified into obese or non-obese subjects is presented in Supplementary Tables 4</w:t>
      </w:r>
      <w:r w:rsidR="00682022">
        <w:t xml:space="preserve"> and </w:t>
      </w:r>
      <w:r w:rsidR="00CC6C05">
        <w:t xml:space="preserve">5.  A model </w:t>
      </w:r>
      <w:r w:rsidR="00682022">
        <w:t>controlled</w:t>
      </w:r>
      <w:r w:rsidR="00CC6C05">
        <w:t xml:space="preserve"> for </w:t>
      </w:r>
      <w:r w:rsidR="00CE028D">
        <w:t xml:space="preserve">both BMI and age </w:t>
      </w:r>
      <w:r w:rsidR="00091F82">
        <w:t>was</w:t>
      </w:r>
      <w:r w:rsidR="00BF6D54">
        <w:t xml:space="preserve"> also</w:t>
      </w:r>
      <w:r w:rsidR="00022D93">
        <w:t xml:space="preserve"> constructed </w:t>
      </w:r>
      <w:r w:rsidR="00CC6C05">
        <w:t xml:space="preserve">and is presented in Supplementary Table 6.  </w:t>
      </w:r>
      <w:r w:rsidR="003B5663" w:rsidRPr="003B5663">
        <w:t xml:space="preserve">To ensure that we did not miss any genes that had a high fold change, but that DESeq2 did not perform statistical tests for, we manually inspected genes that had a </w:t>
      </w:r>
      <w:r w:rsidR="003B5663">
        <w:t xml:space="preserve">expression at &gt;50 reads, </w:t>
      </w:r>
      <w:r w:rsidR="003B5663" w:rsidRPr="003B5663">
        <w:t xml:space="preserve">fold change &gt;2.5 but no p-value calculated.  These genes included </w:t>
      </w:r>
      <w:r w:rsidR="003B5663" w:rsidRPr="003B5663">
        <w:rPr>
          <w:i/>
        </w:rPr>
        <w:t>FADS1, FADS2, ELOVL6</w:t>
      </w:r>
      <w:r w:rsidR="003B5663" w:rsidRPr="003B5663">
        <w:t xml:space="preserve">, </w:t>
      </w:r>
      <w:r w:rsidR="003B5663" w:rsidRPr="003B5663">
        <w:rPr>
          <w:i/>
        </w:rPr>
        <w:t>SPP1</w:t>
      </w:r>
      <w:r w:rsidR="003B5663">
        <w:t xml:space="preserve">, </w:t>
      </w:r>
      <w:r w:rsidR="003B5663" w:rsidRPr="003B5663">
        <w:rPr>
          <w:i/>
        </w:rPr>
        <w:t xml:space="preserve">BMP3 </w:t>
      </w:r>
      <w:r w:rsidR="003B5663" w:rsidRPr="00476F11">
        <w:t>and</w:t>
      </w:r>
      <w:r w:rsidR="003B5663" w:rsidRPr="003B5663">
        <w:rPr>
          <w:i/>
        </w:rPr>
        <w:t xml:space="preserve"> AACS</w:t>
      </w:r>
      <w:r w:rsidR="003B5663">
        <w:rPr>
          <w:i/>
        </w:rPr>
        <w:t xml:space="preserve"> </w:t>
      </w:r>
      <w:r w:rsidR="003B5663">
        <w:t>(see Supplementary Table 1)</w:t>
      </w:r>
      <w:r w:rsidR="003B5663" w:rsidRPr="003B5663">
        <w:t>.</w:t>
      </w:r>
      <w:r w:rsidR="003B5663">
        <w:t xml:space="preserve">  </w:t>
      </w:r>
      <w:r w:rsidR="00224A1A">
        <w:t>All data are presented as mean +/- standard error of the mean.</w:t>
      </w:r>
    </w:p>
    <w:p w14:paraId="558B734B" w14:textId="77777777" w:rsidR="00F0643F" w:rsidRDefault="00F0643F" w:rsidP="0015200A">
      <w:pPr>
        <w:spacing w:line="480" w:lineRule="auto"/>
      </w:pPr>
    </w:p>
    <w:p w14:paraId="68B72C1A" w14:textId="71F5789E" w:rsidR="007908AD" w:rsidRDefault="002025A3" w:rsidP="0015200A">
      <w:pPr>
        <w:spacing w:line="480" w:lineRule="auto"/>
      </w:pPr>
      <w:r>
        <w:lastRenderedPageBreak/>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microRNA target gene sets</w:t>
      </w:r>
      <w:r w:rsidR="001E5037">
        <w:t xml:space="preserve"> (MSigDB version 4.0)</w:t>
      </w:r>
      <w:r>
        <w:t xml:space="preserve">. The gene list was ranked based on </w:t>
      </w:r>
      <w:r w:rsidRPr="001E5037">
        <w:rPr>
          <w:i/>
        </w:rPr>
        <w:t>t</w:t>
      </w:r>
      <w:r>
        <w:t xml:space="preserve">-statistics and the statistical significance of the enrichment score was determined by performing 1000 phenotype permutation. Other settings for GSEA were left </w:t>
      </w:r>
      <w:r w:rsidR="007908AD">
        <w:t xml:space="preserve">to the software defaults.  </w:t>
      </w:r>
      <w:r w:rsidR="00EB71E1">
        <w:t xml:space="preserve">All GSEA results are in Supplementary Tables 2-3 and summarized in Table 3.  </w:t>
      </w:r>
      <w:r w:rsidR="007908AD">
        <w:t xml:space="preserve">All code and raw data from this study are available through the Gene Expression Omnibus </w:t>
      </w:r>
      <w:r w:rsidR="003A29C3">
        <w:t>(</w:t>
      </w:r>
      <w:r w:rsidR="003A29C3" w:rsidRPr="003A29C3">
        <w:t>GSE66446</w:t>
      </w:r>
      <w:r w:rsidR="003A29C3">
        <w:t xml:space="preserve">) </w:t>
      </w:r>
      <w:r w:rsidR="007908AD">
        <w:t xml:space="preserve">and at </w:t>
      </w:r>
      <w:hyperlink r:id="rId11" w:history="1">
        <w:r w:rsidR="00D17887" w:rsidRPr="005B2437">
          <w:rPr>
            <w:rStyle w:val="Hyperlink"/>
          </w:rPr>
          <w:t>http://bridgeslab.github.io/CushingAcromegalyStudy</w:t>
        </w:r>
      </w:hyperlink>
      <w:r w:rsidR="00D17887">
        <w:t xml:space="preserve"> </w:t>
      </w:r>
      <w:r w:rsidR="00D17887">
        <w:fldChar w:fldCharType="begin" w:fldLock="1"/>
      </w:r>
      <w:r w:rsidR="00D17887">
        <w:instrText>ADDIN CSL_CITATION { "citationItems" : [ { "id" : "ITEM-1", "itemData" : { "DOI" : "10.5281/zenodo.10726", "URL" : "http://zenodo.org/record/10726", "accessed" : { "date-parts" : [ [ "2014", "7", "25" ] ] }, "author" : [ { "dropping-particle" : "", "family" : "Hochberg", "given" : "Irit", "non-dropping-particle" : "", "parse-names" : false, "suffix" : "" }, { "dropping-particle" : "", "family" : "Tran", "given" : "Quynh", "non-dropping-particle" : "", "parse-names" : false, "suffix" : "" }, { "dropping-particle" : "", "family" : "Harvey", "given" : "Innocence", "non-dropping-particle" : "", "parse-names" : false, "suffix" : "" }, { "dropping-particle" : "", "family" : "Stephenson", "given" : "Erin J.", "non-dropping-particle" : "", "parse-names" : false, "suffix" : "" }, { "dropping-particle" : "", "family" : "Barkan", "given" : "Ariel R.", "non-dropping-particle" : "", "parse-names" : false, "suffix" : "" }, { "dropping-particle" : "", "family" : "Chander", "given" : "William F.", "non-dropping-particle" : "", "parse-names" : false, "suffix" : "" }, { "dropping-particle" : "", "family" : "Saltiel", "given" : "Alan R.", "non-dropping-particle" : "", "parse-names" : false, "suffix" : "" }, { "dropping-particle" : "", "family" : "Bridges", "given" : "Dave", "non-dropping-particle" : "", "parse-names" : false, "suffix" : "" } ], "id" : "ITEM-1", "issued" : { "date-parts" : [ [ "2015", "7", "1" ] ] }, "title" : "Dataset for Cushing's and Acromegaly Studies", "type" : "webpage" }, "uris" : [ "http://www.mendeley.com/documents/?uuid=b2ff2411-efac-4221-a876-d8cc547eca22" ] } ], "mendeley" : { "formattedCitation" : "(Hochberg &lt;i&gt;et al.&lt;/i&gt; 2015)", "plainTextFormattedCitation" : "(Hochberg et al. 2015)", "previouslyFormattedCitation" : "(Hochberg &lt;i&gt;et al.&lt;/i&gt; 2015)" }, "properties" : { "noteIndex" : 0 }, "schema" : "https://github.com/citation-style-language/schema/raw/master/csl-citation.json" }</w:instrText>
      </w:r>
      <w:r w:rsidR="00D17887">
        <w:fldChar w:fldCharType="separate"/>
      </w:r>
      <w:r w:rsidR="00D17887" w:rsidRPr="00D17887">
        <w:rPr>
          <w:noProof/>
        </w:rPr>
        <w:t xml:space="preserve">(Hochberg </w:t>
      </w:r>
      <w:r w:rsidR="00D17887" w:rsidRPr="00D17887">
        <w:rPr>
          <w:i/>
          <w:noProof/>
        </w:rPr>
        <w:t>et al.</w:t>
      </w:r>
      <w:r w:rsidR="00D17887" w:rsidRPr="00D17887">
        <w:rPr>
          <w:noProof/>
        </w:rPr>
        <w:t xml:space="preserve"> 2015)</w:t>
      </w:r>
      <w:r w:rsidR="00D17887">
        <w:fldChar w:fldCharType="end"/>
      </w:r>
    </w:p>
    <w:p w14:paraId="11073828" w14:textId="77777777" w:rsidR="002025A3" w:rsidRDefault="002025A3" w:rsidP="0015200A">
      <w:pPr>
        <w:pStyle w:val="Heading1"/>
        <w:spacing w:line="480" w:lineRule="auto"/>
      </w:pPr>
      <w:r>
        <w:t xml:space="preserve">Results </w:t>
      </w:r>
    </w:p>
    <w:p w14:paraId="5D02140C" w14:textId="4556EE86" w:rsidR="002025A3" w:rsidRDefault="00091F82" w:rsidP="0015200A">
      <w:pPr>
        <w:pStyle w:val="Heading2"/>
        <w:spacing w:line="480" w:lineRule="auto"/>
      </w:pPr>
      <w:r>
        <w:t>Patient C</w:t>
      </w:r>
      <w:r w:rsidR="002025A3">
        <w:t>haracteristics</w:t>
      </w:r>
    </w:p>
    <w:p w14:paraId="72471281" w14:textId="4BD7979C" w:rsidR="00920456" w:rsidRDefault="002025A3" w:rsidP="0015200A">
      <w:pPr>
        <w:shd w:val="clear" w:color="auto" w:fill="FFFFFF"/>
        <w:spacing w:line="480" w:lineRule="auto"/>
      </w:pPr>
      <w:r w:rsidRPr="00920456">
        <w:t xml:space="preserve">Clinical and metabolic measurements were obtained for </w:t>
      </w:r>
      <w:r w:rsidR="00091F82">
        <w:t>five</w:t>
      </w:r>
      <w:r w:rsidRPr="00920456">
        <w:t xml:space="preserve"> Cushing's disease patients and 11 control</w:t>
      </w:r>
      <w:r w:rsidR="00F877A5">
        <w:t xml:space="preserve"> subjects</w:t>
      </w:r>
      <w:r w:rsidR="0092656E" w:rsidRPr="00920456">
        <w:t>, who were admitted with non-secreting adenomas</w:t>
      </w:r>
      <w:r w:rsidRPr="00920456">
        <w:t xml:space="preserve">. Patient characteristics are shown in Table </w:t>
      </w:r>
      <w:r w:rsidR="00FD6522">
        <w:t>2</w:t>
      </w:r>
      <w:r w:rsidRPr="00920456">
        <w:t xml:space="preserve">. </w:t>
      </w:r>
      <w:r w:rsidR="00DC3261" w:rsidRPr="00A97E6D">
        <w:t xml:space="preserve">Our Cushing’s </w:t>
      </w:r>
      <w:r w:rsidR="005C6048">
        <w:t xml:space="preserve">disease </w:t>
      </w:r>
      <w:r w:rsidR="00DC3261" w:rsidRPr="00A97E6D">
        <w:t xml:space="preserve">patients were in general younger and had smaller tumors than the patients with non-secreting adenomas.  In </w:t>
      </w:r>
      <w:r w:rsidR="00F877A5">
        <w:t>the Cushing’s</w:t>
      </w:r>
      <w:r w:rsidR="00F877A5" w:rsidRPr="00A97E6D">
        <w:t xml:space="preserve"> </w:t>
      </w:r>
      <w:r w:rsidR="005C6048">
        <w:t xml:space="preserve">disease </w:t>
      </w:r>
      <w:r w:rsidR="00DC3261" w:rsidRPr="00A97E6D">
        <w:t>cohort there</w:t>
      </w:r>
      <w:r w:rsidRPr="00294685">
        <w:t xml:space="preserve"> was </w:t>
      </w:r>
      <w:r w:rsidR="00A14DAE">
        <w:t>a non-significant elevation in</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w:t>
      </w:r>
      <w:r w:rsidR="006C69B6">
        <w:t xml:space="preserve">disease </w:t>
      </w:r>
      <w:r w:rsidR="006259A6" w:rsidRPr="00F3793D">
        <w:t xml:space="preserve">patients having elevated fat </w:t>
      </w:r>
      <w:r w:rsidR="006259A6" w:rsidRPr="00920456">
        <w:t>mass</w:t>
      </w:r>
      <w:r w:rsidR="006C087D" w:rsidRPr="00920456">
        <w:t xml:space="preserve"> and truncal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15200A">
      <w:pPr>
        <w:shd w:val="clear" w:color="auto" w:fill="FFFFFF"/>
        <w:spacing w:line="480" w:lineRule="auto"/>
        <w:rPr>
          <w:rFonts w:eastAsia="Times New Roman" w:cs="Arial"/>
          <w:lang w:bidi="he-IL"/>
        </w:rPr>
      </w:pPr>
    </w:p>
    <w:p w14:paraId="33C7EF12" w14:textId="1B28B4A1" w:rsidR="002025A3" w:rsidRDefault="006259A6" w:rsidP="0015200A">
      <w:pPr>
        <w:shd w:val="clear" w:color="auto" w:fill="FFFFFF"/>
        <w:spacing w:line="480" w:lineRule="auto"/>
      </w:pPr>
      <w:r>
        <w:t xml:space="preserve">We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w:t>
      </w:r>
      <w:r w:rsidR="00091F82">
        <w:t>five</w:t>
      </w:r>
      <w:r w:rsidR="002025A3">
        <w:t xml:space="preserve"> Cushing's disease patients had diabetes</w:t>
      </w:r>
      <w:r w:rsidR="00F877A5">
        <w:t>,</w:t>
      </w:r>
      <w:r w:rsidR="002025A3">
        <w:t xml:space="preserve">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 xml:space="preserve">elevations in both ALT and AST in serum from Cushing’s </w:t>
      </w:r>
      <w:r w:rsidR="006C69B6">
        <w:t xml:space="preserve">disease </w:t>
      </w:r>
      <w:r w:rsidR="00D12603">
        <w:t>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rates of non-alcoholic fatty liver disease in Cushing’s </w:t>
      </w:r>
      <w:r w:rsidR="006C69B6">
        <w:t xml:space="preserve">disease </w:t>
      </w:r>
      <w:r w:rsidR="000F1BFF">
        <w:t>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15200A">
      <w:pPr>
        <w:spacing w:line="480" w:lineRule="auto"/>
      </w:pPr>
    </w:p>
    <w:p w14:paraId="50A0F8CF" w14:textId="1255F455" w:rsidR="00F0643F" w:rsidRDefault="00F0643F" w:rsidP="0015200A">
      <w:pPr>
        <w:pStyle w:val="Heading2"/>
        <w:spacing w:line="480" w:lineRule="auto"/>
      </w:pPr>
      <w:r>
        <w:t xml:space="preserve">Dexamethasone Treatment of Mice </w:t>
      </w:r>
      <w:r w:rsidR="000220D0">
        <w:t>as</w:t>
      </w:r>
      <w:r>
        <w:t xml:space="preserve"> a Model of Cushing’s Syndrome</w:t>
      </w:r>
    </w:p>
    <w:p w14:paraId="4A7603C7" w14:textId="6EBB1A46" w:rsidR="002025A3" w:rsidRDefault="00A74BCC" w:rsidP="0015200A">
      <w:pPr>
        <w:spacing w:line="480" w:lineRule="auto"/>
      </w:pPr>
      <w:r>
        <w:t>To validate the gene expression changes observed in human subjects, we treated C67BL/6J mice with dexamethasone</w:t>
      </w:r>
      <w:r w:rsidR="00091F82">
        <w:t>, a synthetic glucocorticoid</w:t>
      </w:r>
      <w:r>
        <w:t xml:space="preserve"> in their drinking water to mimic the systemic effects of cortisol overproduction.  These mice had an initial catabolic phase in which their body weig</w:t>
      </w:r>
      <w:r w:rsidR="006E37CB">
        <w:t>ht was rapidly reduced (Figure 2</w:t>
      </w:r>
      <w:r>
        <w:t>A), an effect that was prima</w:t>
      </w:r>
      <w:r w:rsidR="006E37CB">
        <w:t xml:space="preserve">rily in </w:t>
      </w:r>
      <w:r w:rsidR="00B76695">
        <w:t xml:space="preserve">due to a reduction in </w:t>
      </w:r>
      <w:r w:rsidR="006E37CB">
        <w:t>lean body mass (Figure 2</w:t>
      </w:r>
      <w:r>
        <w:t xml:space="preserve">B).  This is consistent with </w:t>
      </w:r>
      <w:r w:rsidR="00B76695">
        <w:t xml:space="preserve">previously reported </w:t>
      </w:r>
      <w:r>
        <w:t xml:space="preserve">effects of </w:t>
      </w:r>
      <w:r w:rsidR="000220D0">
        <w:t>glucocorticoids</w:t>
      </w:r>
      <w:r>
        <w:t xml:space="preserve"> on muscle atrophy </w:t>
      </w:r>
      <w:r w:rsidR="004B24DB" w:rsidRPr="004B24DB">
        <w:rPr>
          <w:rFonts w:cs="Trebuchet MS"/>
          <w:color w:val="0A0A06"/>
        </w:rPr>
        <w:fldChar w:fldCharType="begin" w:fldLock="1"/>
      </w:r>
      <w:r w:rsidR="001E5037">
        <w:rPr>
          <w:rFonts w:cs="Trebuchet MS"/>
          <w:color w:val="0A0A06"/>
        </w:rPr>
        <w:instrText>ADDIN CSL_CITATION { "citationItems" : [ { "id" : "ITEM-1", "itemData" : { "DOI" : "10.1001/archneur.1970.00480200024002", "ISBN" : "0003-9942 (Print) 0003-9942 (Linking)", "ISSN" : "0003-9942", "PMID" : "4243379", "author" : [ { "dropping-particle" : "", "family" : "Pleasure", "given" : "D E", "non-dropping-particle" : "", "parse-names" : false, "suffix" : "" }, { "dropping-particle" : "", "family" : "Walsh", "given" : "G O", "non-dropping-particle" : "", "parse-names" : false, "suffix" : "" }, { "dropping-particle" : "", "family" : "Engel", "given" : "W K", "non-dropping-particle" : "", "parse-names" : false, "suffix" : "" } ], "container-title" : "Archives of neurology", "id" : "ITEM-1", "issued" : { "date-parts" : [ [ "1970" ] ] }, "page" : "118-125", "title" : "Atrophy of skeletal muscle in patients with Cushing's syndrome.", "type" : "article-journal", "volume" : "22" }, "uris" : [ "http://www.mendeley.com/documents/?uuid=30fdb635-7469-4b22-ba5f-fa7d59ce2184" ] } ], "mendeley" : { "formattedCitation" : "(Pleasure &lt;i&gt;et al.&lt;/i&gt; 1970)", "plainTextFormattedCitation" : "(Pleasure et al. 1970)", "previouslyFormattedCitation" : "(Pleasure &lt;i&gt;et al.&lt;/i&gt; 1970)" }, "properties" : { "noteIndex" : 0 }, "schema" : "https://github.com/citation-style-language/schema/raw/master/csl-citation.json" }</w:instrText>
      </w:r>
      <w:r w:rsidR="004B24DB" w:rsidRPr="004B24DB">
        <w:rPr>
          <w:rFonts w:cs="Trebuchet MS"/>
          <w:color w:val="0A0A06"/>
        </w:rPr>
        <w:fldChar w:fldCharType="separate"/>
      </w:r>
      <w:r w:rsidR="004B24DB" w:rsidRPr="004B24DB">
        <w:rPr>
          <w:rFonts w:cs="Trebuchet MS"/>
          <w:noProof/>
          <w:color w:val="0A0A06"/>
        </w:rPr>
        <w:t xml:space="preserve">(Pleasure </w:t>
      </w:r>
      <w:r w:rsidR="004B24DB" w:rsidRPr="004B24DB">
        <w:rPr>
          <w:rFonts w:cs="Trebuchet MS"/>
          <w:i/>
          <w:noProof/>
          <w:color w:val="0A0A06"/>
        </w:rPr>
        <w:t>et al.</w:t>
      </w:r>
      <w:r w:rsidR="004B24DB" w:rsidRPr="004B24DB">
        <w:rPr>
          <w:rFonts w:cs="Trebuchet MS"/>
          <w:noProof/>
          <w:color w:val="0A0A06"/>
        </w:rPr>
        <w:t xml:space="preserve"> 1970)</w:t>
      </w:r>
      <w:r w:rsidR="004B24DB" w:rsidRPr="004B24DB">
        <w:rPr>
          <w:rFonts w:cs="Trebuchet MS"/>
          <w:color w:val="0A0A06"/>
        </w:rPr>
        <w:fldChar w:fldCharType="end"/>
      </w:r>
      <w:r w:rsidRPr="004B24DB">
        <w:t>.</w:t>
      </w:r>
      <w:r w:rsidR="00F36835" w:rsidRPr="004B24DB">
        <w:t xml:space="preserve">  After </w:t>
      </w:r>
      <w:r w:rsidR="00F36835">
        <w:t>approximately 5</w:t>
      </w:r>
      <w:r w:rsidR="00D92207">
        <w:t xml:space="preserve"> weeks, we observed an elevation in both total fat mass, and percent adiposity in the dexa</w:t>
      </w:r>
      <w:r w:rsidR="006E37CB">
        <w:t xml:space="preserve">methasone treated </w:t>
      </w:r>
      <w:r w:rsidR="006E37CB">
        <w:lastRenderedPageBreak/>
        <w:t>mice (Figure 2</w:t>
      </w:r>
      <w:r w:rsidR="00D92207">
        <w:t>C</w:t>
      </w:r>
      <w:r w:rsidR="00F36835">
        <w:t>-D</w:t>
      </w:r>
      <w:r w:rsidR="00D92207">
        <w:t xml:space="preserve">).  </w:t>
      </w:r>
      <w:r w:rsidR="00B76695">
        <w:t>We</w:t>
      </w:r>
      <w:r w:rsidR="00D92207">
        <w:t xml:space="preserve"> did not detect any differences in</w:t>
      </w:r>
      <w:r w:rsidR="00931FFA">
        <w:t xml:space="preserve"> food int</w:t>
      </w:r>
      <w:r w:rsidR="006E37CB">
        <w:t>ake between the groups</w:t>
      </w:r>
      <w:r w:rsidR="00B76695">
        <w:t xml:space="preserve"> throughout the study</w:t>
      </w:r>
      <w:r w:rsidR="006E37CB">
        <w:t xml:space="preserve"> (Figure 2</w:t>
      </w:r>
      <w:r w:rsidR="00C93467">
        <w:t>E</w:t>
      </w:r>
      <w:r w:rsidR="00931FFA">
        <w:t xml:space="preserve">).  To evaluate insulin sensitivity, we performed insulin tolerance tests on these mice </w:t>
      </w:r>
      <w:r w:rsidR="00C27D9A">
        <w:t>after 11 weeks of dexamethasone treatment</w:t>
      </w:r>
      <w:r w:rsidR="00931FFA">
        <w:t>,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 xml:space="preserve">F, we observed elevated subcutaneous fat mass in </w:t>
      </w:r>
      <w:r w:rsidR="00C27D9A">
        <w:t xml:space="preserve">dexamethasone treated </w:t>
      </w:r>
      <w:r w:rsidR="008B4941">
        <w:t>animals.</w:t>
      </w:r>
      <w:r w:rsidR="00600CE6">
        <w:t xml:space="preserve"> </w:t>
      </w:r>
    </w:p>
    <w:p w14:paraId="7128C4A9" w14:textId="77777777" w:rsidR="00A74BCC" w:rsidRDefault="00A74BCC" w:rsidP="0015200A">
      <w:pPr>
        <w:spacing w:line="480" w:lineRule="auto"/>
      </w:pPr>
    </w:p>
    <w:p w14:paraId="2C7BB652" w14:textId="396369E3" w:rsidR="002025A3" w:rsidRDefault="00091F82" w:rsidP="0015200A">
      <w:pPr>
        <w:pStyle w:val="Heading2"/>
        <w:spacing w:line="480" w:lineRule="auto"/>
      </w:pPr>
      <w:r>
        <w:t>Transcriptomic A</w:t>
      </w:r>
      <w:r w:rsidR="002025A3">
        <w:t>nalysis</w:t>
      </w:r>
      <w:r w:rsidR="00600CE6">
        <w:t xml:space="preserve"> of </w:t>
      </w:r>
      <w:r>
        <w:t>H</w:t>
      </w:r>
      <w:r w:rsidR="00600CE6">
        <w:t xml:space="preserve">uman </w:t>
      </w:r>
      <w:r>
        <w:t>A</w:t>
      </w:r>
      <w:r w:rsidR="00600CE6">
        <w:t xml:space="preserve">dipose </w:t>
      </w:r>
      <w:r>
        <w:t>T</w:t>
      </w:r>
      <w:r w:rsidR="00600CE6">
        <w:t xml:space="preserve">issue </w:t>
      </w:r>
      <w:r>
        <w:t>F</w:t>
      </w:r>
      <w:r w:rsidR="00600CE6">
        <w:t>rom Cushing’s patients</w:t>
      </w:r>
    </w:p>
    <w:p w14:paraId="210E3724" w14:textId="3572C89E" w:rsidR="002025A3" w:rsidRDefault="002025A3" w:rsidP="0015200A">
      <w:pPr>
        <w:spacing w:line="480" w:lineRule="auto"/>
      </w:pPr>
      <w:r>
        <w:t>To determine which genes and pathways are altered in</w:t>
      </w:r>
      <w:r w:rsidR="0092656E">
        <w:t xml:space="preserve"> </w:t>
      </w:r>
      <w:r>
        <w:t>adipose tissue in</w:t>
      </w:r>
      <w:r w:rsidR="00A74BCC">
        <w:t xml:space="preserve"> the human</w:t>
      </w:r>
      <w:r>
        <w:t xml:space="preserve"> Cushing's disease subjects, we </w:t>
      </w:r>
      <w:r w:rsidR="0092656E">
        <w:t>analyzed the transcriptome from</w:t>
      </w:r>
      <w:r>
        <w:t xml:space="preserve"> subcutane</w:t>
      </w:r>
      <w:r w:rsidR="001E5037">
        <w:t>ous adipose tissue mRNA from</w:t>
      </w:r>
      <w:r w:rsidR="0092656E">
        <w:t xml:space="preserve"> the </w:t>
      </w:r>
      <w:r>
        <w:t xml:space="preserve">5 Cushing's disease patients </w:t>
      </w:r>
      <w:r w:rsidR="00521A96">
        <w:t xml:space="preserve">and 11 controls.  We identified 473 </w:t>
      </w:r>
      <w:r>
        <w:t>genes that had significantly different expression in</w:t>
      </w:r>
      <w:r w:rsidR="00C93467">
        <w:t xml:space="preserve"> Cushing's </w:t>
      </w:r>
      <w:r w:rsidR="00C9498B">
        <w:t xml:space="preserve">disease </w:t>
      </w:r>
      <w:r w:rsidR="00C93467">
        <w:t xml:space="preserve">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15200A">
      <w:pPr>
        <w:spacing w:line="480" w:lineRule="auto"/>
      </w:pPr>
    </w:p>
    <w:p w14:paraId="39662144" w14:textId="13EF9F7E" w:rsidR="002025A3" w:rsidRDefault="00A20F23" w:rsidP="0015200A">
      <w:pPr>
        <w:spacing w:line="480" w:lineRule="auto"/>
      </w:pPr>
      <w:r>
        <w:t>To identify conserved pathways underlying these changes, gene</w:t>
      </w:r>
      <w:r w:rsidR="002025A3">
        <w:t xml:space="preserve"> set enrichment analysis </w:t>
      </w:r>
      <w:r w:rsidR="001C7894">
        <w:t xml:space="preserve">was performed on these data.  As summarized in Table </w:t>
      </w:r>
      <w:r w:rsidR="00FD6522">
        <w:t>3</w:t>
      </w:r>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xml:space="preserve">, </w:t>
      </w:r>
      <w:r w:rsidR="001C7894">
        <w:lastRenderedPageBreak/>
        <w:t>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w:t>
      </w:r>
      <w:r w:rsidR="004861BB">
        <w:t>in subsequent sections</w:t>
      </w:r>
      <w:r w:rsidR="001C7894">
        <w:t>.</w:t>
      </w:r>
    </w:p>
    <w:p w14:paraId="1E170898" w14:textId="77777777" w:rsidR="002025A3" w:rsidRDefault="002025A3" w:rsidP="0015200A">
      <w:pPr>
        <w:spacing w:line="480" w:lineRule="auto"/>
      </w:pPr>
    </w:p>
    <w:p w14:paraId="5609E27B" w14:textId="01F08E09" w:rsidR="002025A3" w:rsidRDefault="00CD160B" w:rsidP="0015200A">
      <w:pPr>
        <w:spacing w:line="480" w:lineRule="auto"/>
      </w:pPr>
      <w:r>
        <w:t>We next evaluated the levels of the glucocorticoid receptor (</w:t>
      </w:r>
      <w:r>
        <w:rPr>
          <w:i/>
        </w:rPr>
        <w:t>NR3C1</w:t>
      </w:r>
      <w:r>
        <w:t xml:space="preserve">) and the </w:t>
      </w:r>
      <w:r w:rsidR="000220D0">
        <w:t>mineralocorticoid</w:t>
      </w:r>
      <w:r>
        <w:t xml:space="preserve"> receptor (</w:t>
      </w:r>
      <w:r w:rsidRPr="00CD160B">
        <w:rPr>
          <w:i/>
        </w:rPr>
        <w:t>NR3C2</w:t>
      </w:r>
      <w:r>
        <w:t>) and observed no significant downregulation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2 which control the local concentrations of cortisol in adipose tissues</w:t>
      </w:r>
      <w:r w:rsidR="00F445F4">
        <w:t xml:space="preserve">.  We observed a </w:t>
      </w:r>
      <w:r w:rsidR="00A14DAE">
        <w:t>non-significant</w:t>
      </w:r>
      <w:r w:rsidR="00F445F4">
        <w:t xml:space="preserve"> reduction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leptin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Leptin (</w:t>
      </w:r>
      <w:r w:rsidR="001265D3" w:rsidRPr="00521A96">
        <w:rPr>
          <w:i/>
        </w:rPr>
        <w:t>LEP</w:t>
      </w:r>
      <w:r w:rsidR="001265D3">
        <w:t>)</w:t>
      </w:r>
      <w:r w:rsidR="001B369A">
        <w:t xml:space="preserve"> expression, a</w:t>
      </w:r>
      <w:r w:rsidR="006263FB">
        <w:t xml:space="preserve">nd </w:t>
      </w:r>
      <w:r w:rsidR="00A14DAE">
        <w:t>non-significantly</w:t>
      </w:r>
      <w:r w:rsidR="001B369A">
        <w:t xml:space="preserve"> higher resistin (</w:t>
      </w:r>
      <w:r w:rsidR="001B369A">
        <w:rPr>
          <w:i/>
        </w:rPr>
        <w:t>RETN)</w:t>
      </w:r>
      <w:r w:rsidR="001B369A">
        <w:t xml:space="preserve"> expression</w:t>
      </w:r>
      <w:r w:rsidR="006263FB">
        <w:t xml:space="preserve"> </w:t>
      </w:r>
      <w:r w:rsidR="007D60C1">
        <w:t xml:space="preserve">but no significant changes in </w:t>
      </w:r>
      <w:r w:rsidR="001265D3">
        <w:t>adiponectin mRNA levels (</w:t>
      </w:r>
      <w:r w:rsidR="001265D3" w:rsidRPr="00521A96">
        <w:rPr>
          <w:i/>
        </w:rPr>
        <w:t>ADIPOQ</w:t>
      </w:r>
      <w:r w:rsidR="001265D3">
        <w:t xml:space="preserve">, q=0.94; Figure 3C).  </w:t>
      </w:r>
    </w:p>
    <w:p w14:paraId="54425C3A" w14:textId="77777777" w:rsidR="002025A3" w:rsidRDefault="002025A3" w:rsidP="0015200A">
      <w:pPr>
        <w:spacing w:line="480" w:lineRule="auto"/>
      </w:pPr>
      <w:r>
        <w:t xml:space="preserve"> </w:t>
      </w:r>
    </w:p>
    <w:p w14:paraId="10D90B38" w14:textId="499782A7" w:rsidR="002025A3" w:rsidRDefault="00F0643F" w:rsidP="0015200A">
      <w:pPr>
        <w:pStyle w:val="Heading2"/>
        <w:spacing w:line="480" w:lineRule="auto"/>
      </w:pPr>
      <w:r>
        <w:t>Lipogene</w:t>
      </w:r>
      <w:r w:rsidR="000220D0">
        <w:t>s</w:t>
      </w:r>
      <w:r>
        <w:t>i</w:t>
      </w:r>
      <w:r w:rsidR="000220D0">
        <w:t>s</w:t>
      </w:r>
      <w:r>
        <w:t xml:space="preserve"> Genes are Upregulated in Response to Elevated Glucocorticoids</w:t>
      </w:r>
    </w:p>
    <w:p w14:paraId="7CAB8786" w14:textId="2A591F79" w:rsidR="005A3933" w:rsidRDefault="003B269B" w:rsidP="0015200A">
      <w:pPr>
        <w:spacing w:line="480" w:lineRule="auto"/>
      </w:pPr>
      <w:r>
        <w:t xml:space="preserve">Increased subcutaneous fat mass is a hallmark of Cushing’s syndrome, and could potentially be mediated through activation of adipogenesis or lipogenesis.  Our transcriptomic data support the hypothesis that lipogenesis is activated in these tissues via transcriptional activation of fatty acid synthesis and triglyceride </w:t>
      </w:r>
      <w:r>
        <w:lastRenderedPageBreak/>
        <w:t xml:space="preserve">synthesis.  </w:t>
      </w:r>
      <w:r w:rsidR="00523615">
        <w:t>All the major</w:t>
      </w:r>
      <w:r>
        <w:t xml:space="preserve"> g</w:t>
      </w:r>
      <w:r w:rsidR="002025A3">
        <w:t xml:space="preserve">enes involved in </w:t>
      </w:r>
      <w:r w:rsidR="001E5037">
        <w:t xml:space="preserve">the synthesis of </w:t>
      </w:r>
      <w:r w:rsidR="002025A3">
        <w:t xml:space="preserve">fatty acids were expressed at higher levels </w:t>
      </w:r>
      <w:r>
        <w:t xml:space="preserve">including </w:t>
      </w:r>
      <w:r w:rsidR="00323F22">
        <w:rPr>
          <w:i/>
        </w:rPr>
        <w:t>ACACA,</w:t>
      </w:r>
      <w:r w:rsidR="00C72C44">
        <w:rPr>
          <w:i/>
        </w:rPr>
        <w:t xml:space="preserve"> </w:t>
      </w:r>
      <w:r w:rsidR="00BD0693" w:rsidRPr="00BD0693">
        <w:rPr>
          <w:i/>
        </w:rPr>
        <w:t>FASN, 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00523615">
        <w:t>all fatty acid desaturases</w:t>
      </w:r>
      <w:r w:rsidR="00BD0693">
        <w:t xml:space="preserve">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w:t>
      </w:r>
      <w:r w:rsidR="00F4432A">
        <w:rPr>
          <w:i/>
        </w:rPr>
        <w:t>1</w:t>
      </w:r>
      <w:r w:rsidR="005A3933">
        <w:t xml:space="preserve">, </w:t>
      </w:r>
      <w:r w:rsidR="005A3933" w:rsidRPr="00B8003A">
        <w:rPr>
          <w:i/>
        </w:rPr>
        <w:t>DGAT</w:t>
      </w:r>
      <w:r w:rsidR="00F4432A">
        <w:rPr>
          <w:i/>
        </w:rPr>
        <w:t>2</w:t>
      </w:r>
      <w:r w:rsidR="002025A3">
        <w:t>,</w:t>
      </w:r>
      <w:r w:rsidR="005812FE">
        <w:t xml:space="preserve"> </w:t>
      </w:r>
      <w:r w:rsidR="002025A3" w:rsidRPr="00B8003A">
        <w:rPr>
          <w:i/>
        </w:rPr>
        <w:t>AGPAT2</w:t>
      </w:r>
      <w:r w:rsidR="00EA76F1">
        <w:rPr>
          <w:i/>
        </w:rPr>
        <w:t>/3</w:t>
      </w:r>
      <w:r w:rsidR="005A3933" w:rsidRPr="00B8003A">
        <w:rPr>
          <w:i/>
        </w:rPr>
        <w:t>,</w:t>
      </w:r>
      <w:r w:rsidR="00EA76F1">
        <w:rPr>
          <w:i/>
        </w:rPr>
        <w:t xml:space="preserve"> </w:t>
      </w:r>
      <w:r w:rsidR="00C00C81" w:rsidRPr="00C00C81">
        <w:t>and</w:t>
      </w:r>
      <w:r w:rsidR="00C00C81">
        <w:rPr>
          <w:i/>
        </w:rPr>
        <w:t xml:space="preserve"> </w:t>
      </w:r>
      <w:r w:rsidR="005A3933" w:rsidRPr="00B8003A">
        <w:rPr>
          <w:i/>
        </w:rPr>
        <w:t>GPD1</w:t>
      </w:r>
      <w:r w:rsidR="005A3933">
        <w:t xml:space="preserve"> were </w:t>
      </w:r>
      <w:r w:rsidR="002F21DB">
        <w:t xml:space="preserve">also </w:t>
      </w:r>
      <w:r w:rsidR="005A3933">
        <w:t xml:space="preserve">all upregulated in </w:t>
      </w:r>
      <w:r w:rsidR="002F21DB">
        <w:t xml:space="preserve">subcutaneous </w:t>
      </w:r>
      <w:r w:rsidR="005A3933">
        <w:t>adipose tissue from Cus</w:t>
      </w:r>
      <w:r w:rsidR="004276D8">
        <w:t>hing’</w:t>
      </w:r>
      <w:r w:rsidR="005A3933">
        <w:t xml:space="preserve">s </w:t>
      </w:r>
      <w:r w:rsidR="00C9498B">
        <w:t xml:space="preserve">disease </w:t>
      </w:r>
      <w:r w:rsidR="005A3933">
        <w:t>patients</w:t>
      </w:r>
      <w:r w:rsidR="004276D8">
        <w:t xml:space="preserve"> (Figure </w:t>
      </w:r>
      <w:r w:rsidR="00323F22">
        <w:t>4C</w:t>
      </w:r>
      <w:r w:rsidR="004276D8">
        <w:t>)</w:t>
      </w:r>
      <w:r w:rsidR="005A3933">
        <w:t xml:space="preserve">.  </w:t>
      </w:r>
    </w:p>
    <w:p w14:paraId="57A4DEDB" w14:textId="77777777" w:rsidR="002025A3" w:rsidRDefault="002025A3" w:rsidP="0015200A">
      <w:pPr>
        <w:spacing w:line="480" w:lineRule="auto"/>
      </w:pPr>
    </w:p>
    <w:p w14:paraId="3C5E583D" w14:textId="79796B5C" w:rsidR="00270104" w:rsidRDefault="004276D8" w:rsidP="0015200A">
      <w:pPr>
        <w:spacing w:line="480" w:lineRule="auto"/>
      </w:pPr>
      <w:r>
        <w:t>In spite of increased lipid deposition and elevations of lipogen</w:t>
      </w:r>
      <w:r w:rsidR="000220D0">
        <w:t xml:space="preserve">esis </w:t>
      </w:r>
      <w:r>
        <w:t xml:space="preserve">genes in Cushing’s </w:t>
      </w:r>
      <w:r w:rsidR="00C9498B">
        <w:t xml:space="preserve">disease </w:t>
      </w:r>
      <w:r>
        <w:t>patients</w:t>
      </w:r>
      <w:r w:rsidR="00523615">
        <w:t>'</w:t>
      </w:r>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091F82">
        <w:t>Lipoprotein L</w:t>
      </w:r>
      <w:r w:rsidR="002025A3">
        <w:t>ipase (</w:t>
      </w:r>
      <w:r w:rsidR="002025A3" w:rsidRPr="004276D8">
        <w:rPr>
          <w:i/>
        </w:rPr>
        <w:t>LPL</w:t>
      </w:r>
      <w:r w:rsidR="002025A3">
        <w:t>) w</w:t>
      </w:r>
      <w:r>
        <w:t xml:space="preserve">as induced 1.45 fold (q=0.055) </w:t>
      </w:r>
      <w:r w:rsidR="004861BB">
        <w:t xml:space="preserve">in the Cushing’s </w:t>
      </w:r>
      <w:r w:rsidR="005C6048">
        <w:t xml:space="preserve">disease </w:t>
      </w:r>
      <w:r w:rsidR="004861BB">
        <w:t xml:space="preserve">subjects, </w:t>
      </w:r>
      <w:r>
        <w:t>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Figure </w:t>
      </w:r>
      <w:r w:rsidR="002B3E82">
        <w:t>4D</w:t>
      </w:r>
      <w:r w:rsidR="00270104">
        <w:t>).  It is possible that insulin resistance due to glucocorticoids caused decreased repression of lipolysis leading to its upregulation</w:t>
      </w:r>
      <w:r w:rsidR="004861BB">
        <w:t xml:space="preserve">.  However, </w:t>
      </w:r>
      <w:r w:rsidR="00270104">
        <w:t>our data supports an insulin-independent activation as well, since in our explants insulin was not present</w:t>
      </w:r>
      <w:r w:rsidR="004861BB">
        <w:t xml:space="preserve"> during the lipolysis assay</w:t>
      </w:r>
      <w:r w:rsidR="00270104">
        <w:t xml:space="preserve">.  We </w:t>
      </w:r>
      <w:r w:rsidR="00F1025D">
        <w:t>detected</w:t>
      </w:r>
      <w:r w:rsidR="00270104">
        <w:t xml:space="preserve"> an elevation of Perilipin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FF1F68">
        <w:t>, data not shown</w:t>
      </w:r>
      <w:r w:rsidR="00270104">
        <w:t xml:space="preserve">). </w:t>
      </w:r>
    </w:p>
    <w:p w14:paraId="34F82564" w14:textId="77777777" w:rsidR="00E318EB" w:rsidRDefault="00E318EB" w:rsidP="0015200A">
      <w:pPr>
        <w:spacing w:line="480" w:lineRule="auto"/>
      </w:pPr>
    </w:p>
    <w:p w14:paraId="336D6AB1" w14:textId="5D9D8D0F" w:rsidR="00F1025D" w:rsidRDefault="00F1025D" w:rsidP="0015200A">
      <w:pPr>
        <w:spacing w:line="480" w:lineRule="auto"/>
      </w:pPr>
      <w:r w:rsidRPr="00F1025D">
        <w:lastRenderedPageBreak/>
        <w:t xml:space="preserve"> </w:t>
      </w:r>
      <w:r w:rsidR="004861BB">
        <w:t>Several</w:t>
      </w:r>
      <w:r>
        <w:t xml:space="preserve"> genes that </w:t>
      </w:r>
      <w:r w:rsidR="00725D79">
        <w:t>regulate steroid biogenesis</w:t>
      </w:r>
      <w:r w:rsidR="004861BB">
        <w:t xml:space="preserve"> were elevated in adipose tissue from Cushing’s </w:t>
      </w:r>
      <w:r w:rsidR="005C6048">
        <w:t xml:space="preserve">disease </w:t>
      </w:r>
      <w:r w:rsidR="004861BB">
        <w:t>patients as</w:t>
      </w:r>
      <w:r w:rsidR="00725D79">
        <w:t xml:space="preserve"> </w:t>
      </w:r>
      <w:r w:rsidR="00E10D57">
        <w:t>described in Figure 4E</w:t>
      </w:r>
      <w:r w:rsidR="004861BB">
        <w:t xml:space="preserve">.  These </w:t>
      </w:r>
      <w:r w:rsidR="001E43B2">
        <w:t>includ</w:t>
      </w:r>
      <w:r w:rsidR="004861BB">
        <w:t>e</w:t>
      </w:r>
      <w:r w:rsidR="001E43B2">
        <w:t xml:space="preserve"> several cytochrome P450 family members, steroid reductases (</w:t>
      </w:r>
      <w:r w:rsidR="001E43B2" w:rsidRPr="001E43B2">
        <w:rPr>
          <w:i/>
        </w:rPr>
        <w:t>SRD5A1</w:t>
      </w:r>
      <w:r w:rsidR="001E43B2">
        <w:t xml:space="preserve">, </w:t>
      </w:r>
      <w:r w:rsidR="001E43B2" w:rsidRPr="001E43B2">
        <w:rPr>
          <w:i/>
        </w:rPr>
        <w:t>SRD5A3</w:t>
      </w:r>
      <w:r w:rsidR="001E43B2">
        <w:t>), Aldo-keto reductase family 1 member C1 (</w:t>
      </w:r>
      <w:r w:rsidR="001E43B2" w:rsidRPr="001E43B2">
        <w:rPr>
          <w:i/>
        </w:rPr>
        <w:t>AKR1C1</w:t>
      </w:r>
      <w:r w:rsidR="00583D7D">
        <w:t xml:space="preserve">), </w:t>
      </w:r>
      <w:r w:rsidR="001E43B2">
        <w:t>7-dehydrocholesterol reductase (</w:t>
      </w:r>
      <w:r w:rsidR="001E43B2" w:rsidRPr="00091F82">
        <w:rPr>
          <w:i/>
        </w:rPr>
        <w:t>DHCR7</w:t>
      </w:r>
      <w:r w:rsidR="001E43B2">
        <w:t>)</w:t>
      </w:r>
      <w:r w:rsidR="00583D7D">
        <w:t xml:space="preserve"> </w:t>
      </w:r>
      <w:r w:rsidR="00DC1A40">
        <w:t>and HMG-CoA synthase (</w:t>
      </w:r>
      <w:r w:rsidR="00DC1A40" w:rsidRPr="00091F82">
        <w:rPr>
          <w:i/>
        </w:rPr>
        <w:t>HMGCS1</w:t>
      </w:r>
      <w:r w:rsidR="00DC1A40">
        <w:t>)</w:t>
      </w:r>
      <w:r w:rsidR="00E10D57">
        <w:t>.</w:t>
      </w:r>
      <w:r w:rsidR="002F7649">
        <w:t xml:space="preserve"> </w:t>
      </w:r>
    </w:p>
    <w:p w14:paraId="4FCBDDEF" w14:textId="77777777" w:rsidR="00F1025D" w:rsidRDefault="00F1025D" w:rsidP="0015200A">
      <w:pPr>
        <w:spacing w:line="480" w:lineRule="auto"/>
      </w:pPr>
    </w:p>
    <w:p w14:paraId="1838A2D7" w14:textId="67C433D1" w:rsidR="00F1025D" w:rsidRPr="00352180" w:rsidRDefault="00352180" w:rsidP="0015200A">
      <w:pPr>
        <w:spacing w:line="480" w:lineRule="auto"/>
      </w:pPr>
      <w:r>
        <w:t xml:space="preserve">To examine </w:t>
      </w:r>
      <w:r w:rsidR="00DC1A40">
        <w:t>whether lipogen</w:t>
      </w:r>
      <w:r w:rsidR="000220D0">
        <w:t>esis</w:t>
      </w:r>
      <w:r w:rsidR="00DC1A40">
        <w:t xml:space="preserve"> genes are activated</w:t>
      </w:r>
      <w:r>
        <w:t xml:space="preserve"> in </w:t>
      </w:r>
      <w:r w:rsidR="004861BB">
        <w:t xml:space="preserve">the dexamethasone treated </w:t>
      </w:r>
      <w:r>
        <w:t>mice, we</w:t>
      </w:r>
      <w:r w:rsidR="00F1025D">
        <w:t xml:space="preserve"> </w:t>
      </w:r>
      <w:r>
        <w:t>tested</w:t>
      </w:r>
      <w:r w:rsidR="00F1025D">
        <w:t xml:space="preserve"> several of these genes in subcutaneous adipose tissue from dexamethasone treated mice, and observed elevations in </w:t>
      </w:r>
      <w:r w:rsidR="00F1025D">
        <w:rPr>
          <w:i/>
        </w:rPr>
        <w:t xml:space="preserve">Fasn, Gpam, Gpd1, </w:t>
      </w:r>
      <w:r w:rsidR="00E10D57">
        <w:rPr>
          <w:i/>
        </w:rPr>
        <w:t xml:space="preserve">Acss2, </w:t>
      </w:r>
      <w:r w:rsidR="00F1025D">
        <w:rPr>
          <w:i/>
        </w:rPr>
        <w:t>Acs1, Dga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w:t>
      </w:r>
      <w:r w:rsidR="004861BB">
        <w:t>In contrast to the human samples,</w:t>
      </w:r>
      <w:r>
        <w:t xml:space="preserve"> did not observe an elevation in the mouse isoform of </w:t>
      </w:r>
      <w:r>
        <w:rPr>
          <w:i/>
        </w:rPr>
        <w:t>SCD</w:t>
      </w:r>
      <w:r>
        <w:t xml:space="preserve">, but saw instead a reduction in </w:t>
      </w:r>
      <w:r>
        <w:rPr>
          <w:i/>
        </w:rPr>
        <w:t>Scd1</w:t>
      </w:r>
      <w:r>
        <w:t xml:space="preserve"> mRNA.</w:t>
      </w:r>
    </w:p>
    <w:p w14:paraId="311DA17C" w14:textId="64EC5105" w:rsidR="002025A3" w:rsidRDefault="002025A3" w:rsidP="0015200A">
      <w:pPr>
        <w:pStyle w:val="Heading2"/>
        <w:spacing w:line="480" w:lineRule="auto"/>
      </w:pPr>
      <w:r>
        <w:t xml:space="preserve">Genes </w:t>
      </w:r>
      <w:r w:rsidR="00091F82">
        <w:t>C</w:t>
      </w:r>
      <w:r w:rsidR="003218D6">
        <w:t>ontrolling</w:t>
      </w:r>
      <w:r>
        <w:t xml:space="preserve"> </w:t>
      </w:r>
      <w:r w:rsidR="00091F82">
        <w:t>G</w:t>
      </w:r>
      <w:r w:rsidR="007574EE">
        <w:t xml:space="preserve">lucose </w:t>
      </w:r>
      <w:r w:rsidR="00091F82">
        <w:t>O</w:t>
      </w:r>
      <w:r w:rsidR="007574EE">
        <w:t xml:space="preserve">xidation </w:t>
      </w:r>
      <w:r w:rsidR="00091F82">
        <w:t>A</w:t>
      </w:r>
      <w:r w:rsidR="007574EE">
        <w:t xml:space="preserve">re </w:t>
      </w:r>
      <w:r w:rsidR="00091F82">
        <w:t>E</w:t>
      </w:r>
      <w:r w:rsidR="007574EE">
        <w:t>levated</w:t>
      </w:r>
      <w:r w:rsidR="002B3E82">
        <w:t xml:space="preserve"> in Cushing's </w:t>
      </w:r>
      <w:r w:rsidR="00091F82">
        <w:t>D</w:t>
      </w:r>
      <w:r w:rsidR="00C9498B">
        <w:t xml:space="preserve">isease </w:t>
      </w:r>
      <w:r w:rsidR="00091F82">
        <w:t>P</w:t>
      </w:r>
      <w:r w:rsidR="002B3E82">
        <w:t>atients</w:t>
      </w:r>
    </w:p>
    <w:p w14:paraId="6AAB2DDB" w14:textId="1D9576F2" w:rsidR="00E318EB" w:rsidRPr="00E10D57" w:rsidRDefault="002025A3" w:rsidP="0015200A">
      <w:pPr>
        <w:spacing w:line="480" w:lineRule="auto"/>
        <w:rPr>
          <w:i/>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r w:rsidR="00A631D1" w:rsidRPr="00A631D1">
        <w:t xml:space="preserve">Upregulations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Aco1, Ldhb</w:t>
      </w:r>
      <w:r w:rsidR="00A631D1">
        <w:t xml:space="preserve"> and </w:t>
      </w:r>
      <w:r w:rsidR="00A631D1" w:rsidRPr="00E10D57">
        <w:rPr>
          <w:i/>
        </w:rPr>
        <w:t>Mdh1</w:t>
      </w:r>
      <w:r w:rsidR="002F3468">
        <w:t xml:space="preserve">  (Figure 5C</w:t>
      </w:r>
      <w:r w:rsidR="00A631D1">
        <w:t>).</w:t>
      </w:r>
    </w:p>
    <w:p w14:paraId="465F032B" w14:textId="77777777" w:rsidR="002025A3" w:rsidRDefault="002025A3" w:rsidP="0015200A">
      <w:pPr>
        <w:spacing w:line="480" w:lineRule="auto"/>
      </w:pPr>
    </w:p>
    <w:p w14:paraId="7455B13E" w14:textId="2C102663" w:rsidR="002025A3" w:rsidRDefault="002B3E82" w:rsidP="0015200A">
      <w:pPr>
        <w:spacing w:line="480" w:lineRule="auto"/>
      </w:pPr>
      <w:r>
        <w:t>The major glycogen synthesis transcripts were</w:t>
      </w:r>
      <w:r w:rsidR="004861BB">
        <w:t xml:space="preserve"> also</w:t>
      </w:r>
      <w:r>
        <w:t xml:space="preserv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w:t>
      </w:r>
      <w:r w:rsidR="00523615">
        <w:t xml:space="preserve">and adipose tissue </w:t>
      </w:r>
      <w:r w:rsidR="00260B2D">
        <w:t xml:space="preserve">glycogenesis </w:t>
      </w:r>
      <w:r w:rsidR="0098461E">
        <w:fldChar w:fldCharType="begin" w:fldLock="1"/>
      </w:r>
      <w:r w:rsidR="003B5663">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40cd0ce3-b57b-434e-a46c-6060f9930e10"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r w:rsidR="0002510A">
        <w:t xml:space="preserve"> </w:t>
      </w:r>
    </w:p>
    <w:p w14:paraId="2D6B54FF" w14:textId="1EDF60EC" w:rsidR="002025A3" w:rsidRDefault="00091F82" w:rsidP="0015200A">
      <w:pPr>
        <w:pStyle w:val="Heading2"/>
        <w:spacing w:line="480" w:lineRule="auto"/>
      </w:pPr>
      <w:r>
        <w:t>Genes That Regulate Protein C</w:t>
      </w:r>
      <w:r w:rsidR="00F0643F">
        <w:t>a</w:t>
      </w:r>
      <w:r w:rsidR="002025A3">
        <w:t>tabolism</w:t>
      </w:r>
      <w:r w:rsidR="00F0643F">
        <w:t xml:space="preserve"> are </w:t>
      </w:r>
      <w:r>
        <w:t>Upregulated in Adipose T</w:t>
      </w:r>
      <w:r w:rsidR="00F0643F">
        <w:t>issue</w:t>
      </w:r>
      <w:r>
        <w:t xml:space="preserve"> from G</w:t>
      </w:r>
      <w:r w:rsidR="004861BB">
        <w:t xml:space="preserve">lucocorticoid </w:t>
      </w:r>
      <w:r>
        <w:t>E</w:t>
      </w:r>
      <w:r w:rsidR="004861BB">
        <w:t xml:space="preserve">xposed </w:t>
      </w:r>
      <w:r>
        <w:t>S</w:t>
      </w:r>
      <w:r w:rsidR="004861BB">
        <w:t>ubjects</w:t>
      </w:r>
      <w:r w:rsidR="00F0643F">
        <w:t>.</w:t>
      </w:r>
    </w:p>
    <w:p w14:paraId="7D6AFCC9" w14:textId="3C449B06" w:rsidR="00F637BB" w:rsidRDefault="00F637BB" w:rsidP="0015200A">
      <w:pPr>
        <w:spacing w:line="480" w:lineRule="auto"/>
      </w:pPr>
      <w:r>
        <w:t xml:space="preserve">We found two major pathways of protein homeostasis </w:t>
      </w:r>
      <w:r w:rsidR="004861BB">
        <w:t xml:space="preserve">are altered </w:t>
      </w:r>
      <w:r>
        <w:t>in response to glucocorticoids.  In concert with reductions in lean body (including muscle) mass (Figure 2B), we observed substantial muscle weakness in mice treated with dexamethaso</w:t>
      </w:r>
      <w:r w:rsidR="00E914B3">
        <w:t xml:space="preserve">ne (Figure 6A).  </w:t>
      </w:r>
      <w:r w:rsidR="00161D64">
        <w:t>In a separate cohort</w:t>
      </w:r>
      <w:r w:rsidR="004861BB">
        <w:t xml:space="preserve"> of mice</w:t>
      </w:r>
      <w:r w:rsidR="00161D64">
        <w:t xml:space="preserve">, after one week of dexamethasone treatment </w:t>
      </w:r>
      <w:r w:rsidR="00E914B3">
        <w:t>skeletal muscle, mRNA levels of the E3 ligases (Atrogin-1 and MuRF1</w:t>
      </w:r>
      <w:r w:rsidR="004861BB">
        <w:t>)</w:t>
      </w:r>
      <w:r w:rsidR="00E914B3">
        <w:t xml:space="preserve"> were induced as </w:t>
      </w:r>
      <w:r w:rsidR="004861BB">
        <w:t xml:space="preserve">was </w:t>
      </w:r>
      <w:r w:rsidR="00E914B3">
        <w:t>the prote</w:t>
      </w:r>
      <w:r w:rsidR="0098461E">
        <w:t>a</w:t>
      </w:r>
      <w:r w:rsidR="00AA755C">
        <w:t>somal gene</w:t>
      </w:r>
      <w:r w:rsidR="00E914B3">
        <w:t xml:space="preserve"> </w:t>
      </w:r>
      <w:r w:rsidR="00AA755C">
        <w:rPr>
          <w:i/>
        </w:rPr>
        <w:t>Psmd</w:t>
      </w:r>
      <w:r w:rsidR="00E914B3">
        <w:rPr>
          <w:i/>
        </w:rPr>
        <w:t>8</w:t>
      </w:r>
      <w:r w:rsidR="00E914B3">
        <w:t xml:space="preserve"> (Figure 6B)</w:t>
      </w:r>
      <w:r w:rsidR="000D4B81">
        <w:t>.  These effects did not reach statistical significance due to variability in dexamethasone responsiveness</w:t>
      </w:r>
      <w:r w:rsidR="00E914B3">
        <w:t>.  Similar inductions of the prote</w:t>
      </w:r>
      <w:r w:rsidR="0098461E">
        <w:t>a</w:t>
      </w:r>
      <w:r w:rsidR="00E914B3">
        <w:t xml:space="preserve">somal genes were observed in subcutaneous adipose tissue </w:t>
      </w:r>
      <w:r w:rsidR="00161D64">
        <w:t>from</w:t>
      </w:r>
      <w:r w:rsidR="004861BB">
        <w:t xml:space="preserve"> the cohort of</w:t>
      </w:r>
      <w:r w:rsidR="00161D64">
        <w:t xml:space="preserve"> mice treated with </w:t>
      </w:r>
      <w:r w:rsidR="00E914B3">
        <w:t xml:space="preserve">dexamethasone </w:t>
      </w:r>
      <w:r w:rsidR="00161D64">
        <w:t>for 12 weeks</w:t>
      </w:r>
      <w:r w:rsidR="00E914B3">
        <w:t xml:space="preserve"> (Figure 6C).</w:t>
      </w:r>
    </w:p>
    <w:p w14:paraId="77CAB67E" w14:textId="77777777" w:rsidR="00E914B3" w:rsidRDefault="00E914B3" w:rsidP="0015200A">
      <w:pPr>
        <w:spacing w:line="480" w:lineRule="auto"/>
      </w:pPr>
    </w:p>
    <w:p w14:paraId="6A7214BA" w14:textId="6D0C6688" w:rsidR="002025A3" w:rsidRDefault="00E914B3" w:rsidP="0015200A">
      <w:pPr>
        <w:spacing w:line="480" w:lineRule="auto"/>
      </w:pPr>
      <w:r>
        <w:t>In adipose tissue from Cushing’s</w:t>
      </w:r>
      <w:r w:rsidR="00C9498B">
        <w:t xml:space="preserve"> disease</w:t>
      </w:r>
      <w:r>
        <w:t xml:space="preserve"> patients, we observed inductions of both the prote</w:t>
      </w:r>
      <w:r w:rsidR="0098461E">
        <w:t>a</w:t>
      </w:r>
      <w:r>
        <w:t>somal pathways (</w:t>
      </w:r>
      <w:r w:rsidR="0098461E">
        <w:t xml:space="preserve">via </w:t>
      </w:r>
      <w:r>
        <w:t xml:space="preserve">KEGG, </w:t>
      </w:r>
      <w:r w:rsidR="0098461E">
        <w:t xml:space="preserve">net enrichment score 1.76, </w:t>
      </w:r>
      <w:r>
        <w:t>q=</w:t>
      </w:r>
      <w:r w:rsidR="0098461E">
        <w:t>0.01</w:t>
      </w:r>
      <w:r w:rsidR="007019BD">
        <w:t>; Figure 6D</w:t>
      </w:r>
      <w:r>
        <w:t xml:space="preserve">), </w:t>
      </w:r>
      <w:r w:rsidR="004E786F">
        <w:t>and</w:t>
      </w:r>
      <w:r>
        <w:t xml:space="preserve"> genes involved </w:t>
      </w:r>
      <w:r w:rsidR="007019BD">
        <w:t xml:space="preserve">in </w:t>
      </w:r>
      <w:r w:rsidR="00A12B51">
        <w:t>amino acid</w:t>
      </w:r>
      <w:r w:rsidR="007019BD">
        <w:t xml:space="preserve"> catabolism (Figure 6E</w:t>
      </w:r>
      <w:r>
        <w:t xml:space="preserve">) and a </w:t>
      </w:r>
      <w:r w:rsidR="0098461E">
        <w:t xml:space="preserve">general </w:t>
      </w:r>
      <w:r>
        <w:t>downregulati</w:t>
      </w:r>
      <w:r w:rsidR="007019BD">
        <w:t>on of ribosomal genes (Figure 6F</w:t>
      </w:r>
      <w:r>
        <w:t xml:space="preserve">).  </w:t>
      </w:r>
      <w:r w:rsidR="001D595C">
        <w:t xml:space="preserve">Among the amino acid catabolism genes, </w:t>
      </w:r>
      <w:r w:rsidR="001D595C" w:rsidRPr="001D595C">
        <w:rPr>
          <w:i/>
        </w:rPr>
        <w:t>AOX</w:t>
      </w:r>
      <w:r w:rsidR="00C441EB">
        <w:rPr>
          <w:i/>
        </w:rPr>
        <w:t xml:space="preserve">1 </w:t>
      </w:r>
      <w:r w:rsidR="00C441EB">
        <w:t>(96% increase, q=0.03)</w:t>
      </w:r>
      <w:r w:rsidR="001D595C">
        <w:t xml:space="preserve">, </w:t>
      </w:r>
      <w:r w:rsidR="008C1031">
        <w:rPr>
          <w:i/>
        </w:rPr>
        <w:t>OXCT1</w:t>
      </w:r>
      <w:r w:rsidR="001D595C">
        <w:t xml:space="preserve"> </w:t>
      </w:r>
      <w:r w:rsidR="00C441EB">
        <w:t>(</w:t>
      </w:r>
      <w:r w:rsidR="008C1031">
        <w:t>40% increase, q=0.04</w:t>
      </w:r>
      <w:r w:rsidR="00C441EB">
        <w:t>)</w:t>
      </w:r>
      <w:r w:rsidR="008C1031">
        <w:t xml:space="preserve"> </w:t>
      </w:r>
      <w:r w:rsidR="001D595C">
        <w:t xml:space="preserve">and </w:t>
      </w:r>
      <w:r w:rsidR="001D595C" w:rsidRPr="001D595C">
        <w:rPr>
          <w:i/>
        </w:rPr>
        <w:t>BCAT1</w:t>
      </w:r>
      <w:r w:rsidR="001D595C">
        <w:t xml:space="preserve"> </w:t>
      </w:r>
      <w:r w:rsidR="008C1031">
        <w:t xml:space="preserve">(80% increase, p=0.048) </w:t>
      </w:r>
      <w:r w:rsidR="001D595C">
        <w:t xml:space="preserve">were all significantly upregulated.  </w:t>
      </w:r>
      <w:r>
        <w:t xml:space="preserve">Together these data support the hypothesis that protein catabolism and </w:t>
      </w:r>
      <w:r w:rsidR="004E786F">
        <w:t xml:space="preserve">a </w:t>
      </w:r>
      <w:r>
        <w:t>reduction</w:t>
      </w:r>
      <w:r w:rsidR="004E786F">
        <w:t xml:space="preserve"> in</w:t>
      </w:r>
      <w:r>
        <w:t xml:space="preserve"> protein synthesis also occur in adipose tissue in response to glucocorticoid exposure.</w:t>
      </w:r>
      <w:r w:rsidR="00A12B51">
        <w:t xml:space="preserve"> </w:t>
      </w:r>
    </w:p>
    <w:p w14:paraId="359214CA" w14:textId="3C9BD753" w:rsidR="002025A3" w:rsidRDefault="00F0643F" w:rsidP="0015200A">
      <w:pPr>
        <w:pStyle w:val="Heading2"/>
        <w:spacing w:line="480" w:lineRule="auto"/>
      </w:pPr>
      <w:r>
        <w:t xml:space="preserve">Genes </w:t>
      </w:r>
      <w:r w:rsidR="00091F82">
        <w:t>I</w:t>
      </w:r>
      <w:r>
        <w:t xml:space="preserve">nvolved in </w:t>
      </w:r>
      <w:r w:rsidR="00091F82">
        <w:t>P</w:t>
      </w:r>
      <w:r>
        <w:t xml:space="preserve">roximal </w:t>
      </w:r>
      <w:r w:rsidR="00091F82">
        <w:t>I</w:t>
      </w:r>
      <w:r>
        <w:t xml:space="preserve">nsulin </w:t>
      </w:r>
      <w:r w:rsidR="00091F82">
        <w:t>S</w:t>
      </w:r>
      <w:r>
        <w:t xml:space="preserve">ignaling are </w:t>
      </w:r>
      <w:r w:rsidR="00091F82">
        <w:t>U</w:t>
      </w:r>
      <w:r w:rsidR="00E318EB">
        <w:t xml:space="preserve">nchanged in </w:t>
      </w:r>
      <w:r w:rsidR="00091F82">
        <w:t>A</w:t>
      </w:r>
      <w:r w:rsidR="00E318EB">
        <w:t xml:space="preserve">dipose </w:t>
      </w:r>
      <w:r w:rsidR="00091F82">
        <w:t>T</w:t>
      </w:r>
      <w:r w:rsidR="00E318EB">
        <w:t>issue from</w:t>
      </w:r>
      <w:r>
        <w:t xml:space="preserve"> Cushing’s </w:t>
      </w:r>
      <w:r w:rsidR="00091F82">
        <w:t>D</w:t>
      </w:r>
      <w:r w:rsidR="00C9498B">
        <w:t xml:space="preserve">isease </w:t>
      </w:r>
      <w:r w:rsidR="00091F82">
        <w:t>P</w:t>
      </w:r>
      <w:r>
        <w:t>atients.</w:t>
      </w:r>
    </w:p>
    <w:p w14:paraId="3FD45D0B" w14:textId="63B8792A" w:rsidR="00547DEE" w:rsidRPr="00547DEE" w:rsidRDefault="00E318EB" w:rsidP="0015200A">
      <w:pPr>
        <w:spacing w:line="480" w:lineRule="auto"/>
      </w:pPr>
      <w:r>
        <w:t xml:space="preserve">As described in Figures </w:t>
      </w:r>
      <w:r w:rsidR="00651227">
        <w:t>1B an</w:t>
      </w:r>
      <w:r>
        <w:t xml:space="preserve">d </w:t>
      </w:r>
      <w:r w:rsidR="00651227">
        <w:t xml:space="preserve">2F, </w:t>
      </w:r>
      <w:r>
        <w:t>we observed insulin resistance in concert with elevated glucocorticoid levels in both mice and humans.  Several mechanisms have been proposed link</w:t>
      </w:r>
      <w:r w:rsidR="004E786F">
        <w:t>ing</w:t>
      </w:r>
      <w:r>
        <w:t xml:space="preserve">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091F82">
        <w:t xml:space="preserve">the insulin receptor substrates </w:t>
      </w:r>
      <w:r w:rsidR="00547DEE" w:rsidRPr="00324E99">
        <w:rPr>
          <w:i/>
        </w:rPr>
        <w:t>IRS1</w:t>
      </w:r>
      <w:r w:rsidR="00091F82">
        <w:t xml:space="preserve"> or</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D17887">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450C09">
        <w:t>, though in our hands none of these genes reached statistical significance</w:t>
      </w:r>
      <w:r w:rsidR="00547DEE" w:rsidRPr="00547DEE">
        <w:t xml:space="preserve">. </w:t>
      </w:r>
      <w:r w:rsidR="00C103F7">
        <w:t>The</w:t>
      </w:r>
      <w:r w:rsidR="00547DEE" w:rsidRPr="00547DEE">
        <w:t xml:space="preserve"> insulin 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downregulation of proximal insulin signaling genes as mediating insulin resistance</w:t>
      </w:r>
      <w:r w:rsidR="00A71BB7">
        <w:t xml:space="preserve"> in subcutaneous adipose tissue</w:t>
      </w:r>
      <w:r w:rsidR="00324E99">
        <w:t>.</w:t>
      </w:r>
    </w:p>
    <w:p w14:paraId="65E21C59" w14:textId="77777777" w:rsidR="00261C5D" w:rsidRDefault="00261C5D" w:rsidP="0015200A">
      <w:pPr>
        <w:spacing w:line="480" w:lineRule="auto"/>
      </w:pPr>
    </w:p>
    <w:p w14:paraId="40344E78" w14:textId="30F5926B" w:rsidR="002025A3" w:rsidRDefault="00261C5D" w:rsidP="0015200A">
      <w:pPr>
        <w:shd w:val="clear" w:color="auto" w:fill="FFFFFF"/>
        <w:spacing w:line="480" w:lineRule="auto"/>
      </w:pPr>
      <w:r>
        <w:t xml:space="preserve">Changes in cell ceramide and glucosylceramide have been </w:t>
      </w:r>
      <w:r w:rsidR="00447DB4">
        <w:t>suggested</w:t>
      </w:r>
      <w:r>
        <w:t xml:space="preserve"> to be important </w:t>
      </w:r>
      <w:r w:rsidRPr="00122DD7">
        <w:rPr>
          <w:i/>
        </w:rPr>
        <w:t>in vitro</w:t>
      </w:r>
      <w:r>
        <w:t xml:space="preserve"> and in obesity</w:t>
      </w:r>
      <w:r w:rsidR="004E786F">
        <w:t>-</w:t>
      </w:r>
      <w:r>
        <w:t xml:space="preserve">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To test biochemically whether ceramides may play a role in the Cushing's disease associated insulin resistance</w:t>
      </w:r>
      <w:r w:rsidR="00447DB4">
        <w:t xml:space="preserve"> in adipose tissue</w:t>
      </w:r>
      <w:r>
        <w:t>, we took</w:t>
      </w:r>
      <w:r w:rsidR="009A7B5D">
        <w:t xml:space="preserve"> a lipidomics approach to analyz</w:t>
      </w:r>
      <w:r>
        <w:t xml:space="preserve">e ceramide species from the adipose tissue explants of the same patients. </w:t>
      </w:r>
      <w:r w:rsidR="002025A3">
        <w:t>We observed no statistically significant changes in any cera</w:t>
      </w:r>
      <w:r w:rsidR="00E318EB">
        <w:t>mide species (</w:t>
      </w:r>
      <w:r w:rsidR="00711A42">
        <w:t xml:space="preserve">Figure </w:t>
      </w:r>
      <w:r w:rsidR="00D83BEB">
        <w:t>7B</w:t>
      </w:r>
      <w:r w:rsidR="00E318EB">
        <w:t>, q</w:t>
      </w:r>
      <w:r w:rsidR="002025A3">
        <w:t xml:space="preserve">&gt;0.25).  </w:t>
      </w:r>
    </w:p>
    <w:p w14:paraId="3EE176DC" w14:textId="77777777" w:rsidR="00711A42" w:rsidRDefault="00711A42" w:rsidP="0015200A">
      <w:pPr>
        <w:spacing w:line="480" w:lineRule="auto"/>
      </w:pPr>
    </w:p>
    <w:p w14:paraId="6A99B514" w14:textId="25C4B455" w:rsidR="00711A42" w:rsidRDefault="00711A42" w:rsidP="0015200A">
      <w:pPr>
        <w:pStyle w:val="Heading2"/>
        <w:spacing w:line="480" w:lineRule="auto"/>
      </w:pPr>
      <w:r>
        <w:t>Inflammation</w:t>
      </w:r>
    </w:p>
    <w:p w14:paraId="31B31734" w14:textId="074B8556" w:rsidR="002025A3" w:rsidRDefault="009024ED" w:rsidP="0015200A">
      <w:pPr>
        <w:spacing w:line="480" w:lineRule="auto"/>
      </w:pPr>
      <w:r>
        <w:t xml:space="preserve">Several pathways involved in immune function were downregulated in adipose tissue from Cushing’s </w:t>
      </w:r>
      <w:r w:rsidR="00C9498B">
        <w:t xml:space="preserve">disease </w:t>
      </w:r>
      <w:r>
        <w:t>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downregulation in transcripts that are interferon gamma dependent. Together</w:t>
      </w:r>
      <w:r w:rsidR="004E786F">
        <w:t>,</w:t>
      </w:r>
      <w:r w:rsidR="00A0255B">
        <w:t xml:space="preserve"> these data support the hypothesis that the decreased T-cell activation observed with cortisol signaling also impacts adipose tissue.</w:t>
      </w:r>
    </w:p>
    <w:p w14:paraId="52767B70" w14:textId="266A5965" w:rsidR="00314020" w:rsidRDefault="00314020" w:rsidP="0015200A">
      <w:pPr>
        <w:pStyle w:val="Heading2"/>
        <w:spacing w:line="480" w:lineRule="auto"/>
      </w:pPr>
      <w:r>
        <w:t>Modifying Effect of Obesity on Glucocorticoid Responsiveness</w:t>
      </w:r>
    </w:p>
    <w:p w14:paraId="60BC8DF2" w14:textId="6FE7D5AC" w:rsidR="00C77B27" w:rsidRPr="00C54DB8" w:rsidRDefault="00C54DB8" w:rsidP="0015200A">
      <w:pPr>
        <w:spacing w:line="480" w:lineRule="auto"/>
      </w:pPr>
      <w:r>
        <w:t xml:space="preserve">In our small cohort of Cushing’s </w:t>
      </w:r>
      <w:r w:rsidR="00C9498B">
        <w:t xml:space="preserve">disease </w:t>
      </w:r>
      <w:r>
        <w:t>subjects, we examined whether some of the dramatic transcriptional changes were modified by the obesity status of the patients</w:t>
      </w:r>
      <w:r w:rsidR="004E786F">
        <w:t xml:space="preserve"> (based on a BMI cutoff of 30</w:t>
      </w:r>
      <w:r w:rsidR="00F4118B">
        <w:t xml:space="preserve">; </w:t>
      </w:r>
      <w:r w:rsidR="00682022">
        <w:t>Supplementary Table</w:t>
      </w:r>
      <w:r w:rsidR="00F4118B">
        <w:t>s</w:t>
      </w:r>
      <w:r w:rsidR="00682022">
        <w:t xml:space="preserve"> 4 and 5</w:t>
      </w:r>
      <w:r w:rsidR="00C77B27">
        <w:t>)</w:t>
      </w:r>
      <w:r>
        <w:t xml:space="preserve">.  </w:t>
      </w:r>
      <w:r w:rsidR="00000A0F">
        <w:t xml:space="preserve">We were surprised to note that many genes </w:t>
      </w:r>
      <w:r w:rsidR="0098461E">
        <w:t xml:space="preserve">that </w:t>
      </w:r>
      <w:r w:rsidR="00000A0F">
        <w:t xml:space="preserve">had strongly elevated transcripts in non-obese Cushing’s </w:t>
      </w:r>
      <w:r w:rsidR="00C9498B">
        <w:t xml:space="preserve">disease </w:t>
      </w:r>
      <w:r w:rsidR="00000A0F">
        <w:t>patients had blunted effe</w:t>
      </w:r>
      <w:r w:rsidR="009A2A7F">
        <w:t xml:space="preserve">cts in obese Cushing’s </w:t>
      </w:r>
      <w:r w:rsidR="00C9498B">
        <w:t xml:space="preserve">disease </w:t>
      </w:r>
      <w:r w:rsidR="009A2A7F">
        <w:t xml:space="preserve">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are involved in lysosomal function, including the cathepsins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w:t>
      </w:r>
      <w:r w:rsidR="004E786F">
        <w:t xml:space="preserve">provocative </w:t>
      </w:r>
      <w:r w:rsidR="00BC4151">
        <w:t>observations</w:t>
      </w:r>
      <w:r w:rsidR="004E786F">
        <w:t xml:space="preserve">, </w:t>
      </w:r>
      <w:r w:rsidR="00BC4151">
        <w:t>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15200A">
      <w:pPr>
        <w:pStyle w:val="Heading1"/>
        <w:spacing w:line="480" w:lineRule="auto"/>
      </w:pPr>
      <w:r>
        <w:t>Discussion</w:t>
      </w:r>
    </w:p>
    <w:p w14:paraId="01D8BA60" w14:textId="28257985" w:rsidR="00827E06" w:rsidRPr="00827E06" w:rsidRDefault="002025A3" w:rsidP="00827E06">
      <w:pPr>
        <w:spacing w:line="480" w:lineRule="auto"/>
        <w:rPr>
          <w:b/>
        </w:rPr>
      </w:pPr>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w:t>
      </w:r>
      <w:r w:rsidR="004E786F">
        <w:t>,</w:t>
      </w:r>
      <w:r w:rsidR="00DB2ED9">
        <w:t xml:space="preserve"> these changes reflect a shift towards more rapid </w:t>
      </w:r>
      <w:r w:rsidR="00626864">
        <w:t xml:space="preserve">metabolism </w:t>
      </w:r>
      <w:r w:rsidR="00DB2ED9">
        <w:t>of glucose through glycolysis and the TCA cycle</w:t>
      </w:r>
      <w:r w:rsidR="004E786F">
        <w:t>,</w:t>
      </w:r>
      <w:r w:rsidR="00DB2ED9">
        <w:t xml:space="preserve"> and shifting of glucose and protein metabolites towards lipogenic pathways in adipose tissue.</w:t>
      </w:r>
      <w:r w:rsidR="007D60C1">
        <w:t xml:space="preserve">  </w:t>
      </w:r>
      <w:r w:rsidR="00C3729C">
        <w:t>This is indicated by</w:t>
      </w:r>
      <w:r w:rsidR="00626864">
        <w:t xml:space="preserve"> significant</w:t>
      </w:r>
      <w:r w:rsidR="00C3729C">
        <w:t xml:space="preserve"> increases in glycolytic </w:t>
      </w:r>
      <w:r w:rsidR="00997D8F">
        <w:t>(</w:t>
      </w:r>
      <w:r w:rsidR="00025FF1">
        <w:rPr>
          <w:i/>
        </w:rPr>
        <w:t>ALDOC, ENO1, IDH1, ME1</w:t>
      </w:r>
      <w:r w:rsidR="00A56BA6">
        <w:rPr>
          <w:i/>
        </w:rPr>
        <w:t>, GALM and GAPDH</w:t>
      </w:r>
      <w:r w:rsidR="00C3729C">
        <w:rPr>
          <w:i/>
        </w:rPr>
        <w:t>)</w:t>
      </w:r>
      <w:r w:rsidR="00C3729C">
        <w:t xml:space="preserve">, </w:t>
      </w:r>
      <w:r w:rsidR="006229FE">
        <w:t>proteolytic (</w:t>
      </w:r>
      <w:r w:rsidR="00631625" w:rsidRPr="00997D8F">
        <w:rPr>
          <w:i/>
        </w:rPr>
        <w:t>PSMD1</w:t>
      </w:r>
      <w:r w:rsidR="006229FE" w:rsidRPr="00F4118B">
        <w:rPr>
          <w:i/>
        </w:rPr>
        <w:t>/14</w:t>
      </w:r>
      <w:r w:rsidR="006229FE">
        <w:t xml:space="preserve">) </w:t>
      </w:r>
      <w:r w:rsidR="00C3729C">
        <w:t>and lipogenic (</w:t>
      </w:r>
      <w:r w:rsidR="00C3729C">
        <w:rPr>
          <w:i/>
        </w:rPr>
        <w:t xml:space="preserve">ACACA, </w:t>
      </w:r>
      <w:r w:rsidR="001F3AE6">
        <w:rPr>
          <w:i/>
        </w:rPr>
        <w:t>FASN</w:t>
      </w:r>
      <w:r w:rsidR="00C3729C" w:rsidRPr="00BD0693">
        <w:rPr>
          <w:i/>
        </w:rPr>
        <w:t>,</w:t>
      </w:r>
      <w:r w:rsidR="00C3729C">
        <w:rPr>
          <w:i/>
        </w:rPr>
        <w:t xml:space="preserve"> </w:t>
      </w:r>
      <w:r w:rsidR="00C3729C" w:rsidRPr="00BD0693">
        <w:rPr>
          <w:i/>
        </w:rPr>
        <w:t>ACSL</w:t>
      </w:r>
      <w:r w:rsidR="006C0F0D">
        <w:rPr>
          <w:i/>
        </w:rPr>
        <w:t>1</w:t>
      </w:r>
      <w:r w:rsidR="0008047F">
        <w:rPr>
          <w:i/>
        </w:rPr>
        <w:t>,</w:t>
      </w:r>
      <w:r w:rsidR="00025FF1">
        <w:rPr>
          <w:i/>
        </w:rPr>
        <w:t xml:space="preserve"> ELOVL</w:t>
      </w:r>
      <w:r w:rsidR="006C0F0D">
        <w:rPr>
          <w:i/>
        </w:rPr>
        <w:t>5</w:t>
      </w:r>
      <w:r w:rsidR="0008047F">
        <w:rPr>
          <w:i/>
        </w:rPr>
        <w:t>,</w:t>
      </w:r>
      <w:r w:rsidR="0008047F" w:rsidRPr="0008047F">
        <w:rPr>
          <w:i/>
        </w:rPr>
        <w:t xml:space="preserve"> </w:t>
      </w:r>
      <w:r w:rsidR="0008047F" w:rsidRPr="00B8003A">
        <w:rPr>
          <w:i/>
        </w:rPr>
        <w:t>GPAM</w:t>
      </w:r>
      <w:r w:rsidR="00997D8F">
        <w:t xml:space="preserve"> and</w:t>
      </w:r>
      <w:r w:rsidR="0008047F">
        <w:t xml:space="preserve"> </w:t>
      </w:r>
      <w:r w:rsidR="0008047F" w:rsidRPr="00B8003A">
        <w:rPr>
          <w:i/>
        </w:rPr>
        <w:t>DGAT2</w:t>
      </w:r>
      <w:r w:rsidR="00C3729C">
        <w:t>) transcript</w:t>
      </w:r>
      <w:r w:rsidR="006229FE">
        <w:t>s</w:t>
      </w:r>
      <w:r w:rsidR="00025FF1">
        <w:t xml:space="preserve"> in human adipose tissue, with similar transcript expression changes seen in mouse adipose and muscle tissue</w:t>
      </w:r>
      <w:r w:rsidR="004B0F86">
        <w:t xml:space="preserve"> when treated with dexamethasone</w:t>
      </w:r>
      <w:r w:rsidR="00C3729C">
        <w:t xml:space="preserve">.  </w:t>
      </w:r>
      <w:r w:rsidR="00D84C77">
        <w:t>A limitation of our human data is the difference in age between non-secreting ade</w:t>
      </w:r>
      <w:r w:rsidR="00064AB6">
        <w:t>n</w:t>
      </w:r>
      <w:r w:rsidR="00D84C77">
        <w:t xml:space="preserve">oma and Cushing’s </w:t>
      </w:r>
      <w:r w:rsidR="00C9498B">
        <w:t xml:space="preserve">disease </w:t>
      </w:r>
      <w:r w:rsidR="00D84C77">
        <w:t>subjects.  Cushing’s disease is diagnosed and treated much more rapidly, which leads to these differences.  We therefore confirmed many of our human findings in a mouse model of excessive glucocorticoid treatment, wherin the mice were treated under more controlled conditions.</w:t>
      </w:r>
      <w:r w:rsidR="0027305C">
        <w:t xml:space="preserve"> </w:t>
      </w:r>
      <w:r w:rsidR="00B91CFC">
        <w:t xml:space="preserve"> </w:t>
      </w:r>
      <w:r w:rsidR="00B91CFC" w:rsidRPr="00F4118B">
        <w:t xml:space="preserve">Studies using a </w:t>
      </w:r>
      <w:r w:rsidR="00B91CFC" w:rsidRPr="00F4118B">
        <w:rPr>
          <w:i/>
        </w:rPr>
        <w:t xml:space="preserve">Hsd11b1 </w:t>
      </w:r>
      <w:r w:rsidR="00B91CFC" w:rsidRPr="00F4118B">
        <w:t>knockout mouse showed similar findings to our data inclu</w:t>
      </w:r>
      <w:r w:rsidR="00D716D6">
        <w:t>ding increased fat mass and</w:t>
      </w:r>
      <w:r w:rsidR="00B91CFC" w:rsidRPr="00F4118B">
        <w:t xml:space="preserve"> decreased lean mass and strength</w:t>
      </w:r>
      <w:r w:rsidR="00D716D6">
        <w:t>,</w:t>
      </w:r>
      <w:r w:rsidR="00B91CFC" w:rsidRPr="00F4118B">
        <w:t xml:space="preserve"> along with reduced insulin sensitivity </w:t>
      </w:r>
      <w:r w:rsidR="00B91CFC" w:rsidRPr="00BC1FB4">
        <w:fldChar w:fldCharType="begin" w:fldLock="1"/>
      </w:r>
      <w:r w:rsidR="00D17887">
        <w: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 : "24", "issued" : { "date-parts" : [ [ "2014" ] ] }, "page" : "E2482-91", "title" : "11\u03b2-HSD1 is the major regulator of the tissue-specific effects of circulating glucocorticoid excess.", "type" : "article-journal", "volume" : "111" }, "uris" : [ "http://www.mendeley.com/documents/?uuid=449526ee-fbcf-43ec-adf0-b346500db7ca" ] } ], "mendeley" : { "formattedCitation" : "(Morgan &lt;i&gt;et al.&lt;/i&gt; 2014)", "plainTextFormattedCitation" : "(Morgan et al. 2014)", "previouslyFormattedCitation" : "(Morgan &lt;i&gt;et al.&lt;/i&gt; 2014)" }, "properties" : { "noteIndex" : 0 }, "schema" : "https://github.com/citation-style-language/schema/raw/master/csl-citation.json" }</w:instrText>
      </w:r>
      <w:r w:rsidR="00B91CFC" w:rsidRPr="00BC1FB4">
        <w:fldChar w:fldCharType="separate"/>
      </w:r>
      <w:r w:rsidR="00B91CFC" w:rsidRPr="00F4118B">
        <w:rPr>
          <w:noProof/>
        </w:rPr>
        <w:t xml:space="preserve">(Morgan </w:t>
      </w:r>
      <w:r w:rsidR="00B91CFC" w:rsidRPr="00F4118B">
        <w:rPr>
          <w:i/>
          <w:noProof/>
        </w:rPr>
        <w:t>et al.</w:t>
      </w:r>
      <w:r w:rsidR="00B91CFC" w:rsidRPr="00F4118B">
        <w:rPr>
          <w:noProof/>
        </w:rPr>
        <w:t xml:space="preserve"> 2014)</w:t>
      </w:r>
      <w:r w:rsidR="00B91CFC" w:rsidRPr="00BC1FB4">
        <w:fldChar w:fldCharType="end"/>
      </w:r>
      <w:r w:rsidR="00B91CFC" w:rsidRPr="00F4118B">
        <w:t xml:space="preserve">.   </w:t>
      </w:r>
      <w:r w:rsidR="00827E06" w:rsidRPr="00F4118B">
        <w:t xml:space="preserve">Transcriptionally both of our studies report increases in </w:t>
      </w:r>
      <w:r w:rsidR="00827E06" w:rsidRPr="00F4118B">
        <w:rPr>
          <w:i/>
        </w:rPr>
        <w:t>Dgat</w:t>
      </w:r>
      <w:r w:rsidR="00827E06" w:rsidRPr="00F4118B">
        <w:t xml:space="preserve"> mRNA, though we observed no effects of Cushing’s disease on lipolytic genes (Figure 4D) as that study did.  In our study we did observe induction of fatty acid synthesis genes in both humans and mice (Figure 4A/F) which was not observed in the Morgan </w:t>
      </w:r>
      <w:r w:rsidR="00827E06" w:rsidRPr="00F4118B">
        <w:rPr>
          <w:i/>
        </w:rPr>
        <w:t xml:space="preserve">et al. </w:t>
      </w:r>
      <w:r w:rsidR="00827E06" w:rsidRPr="00F4118B">
        <w:t>study.  Three differences could potentially explain these discrepancies.  One is that in our case, dexamethasone is already active and cannot be further activated by 11</w:t>
      </w:r>
      <w:r w:rsidR="00827E06" w:rsidRPr="00F4118B">
        <w:t>-HSD1, wheras in their study corticosterone can be both inactivated by 11</w:t>
      </w:r>
      <w:r w:rsidR="00827E06" w:rsidRPr="00F4118B">
        <w:t>-HSD2 and reactivated by 11</w:t>
      </w:r>
      <w:r w:rsidR="00827E06" w:rsidRPr="00F4118B">
        <w:t xml:space="preserve">-HSD1.  Another key difference is the duration of treatment, which for our study was three months and for the Morgan </w:t>
      </w:r>
      <w:r w:rsidR="00827E06" w:rsidRPr="00F4118B">
        <w:rPr>
          <w:i/>
        </w:rPr>
        <w:t xml:space="preserve">et al. </w:t>
      </w:r>
      <w:r w:rsidR="00827E06" w:rsidRPr="00F4118B">
        <w:t>study was just over one month.  Finally they determined mRNA levels from gonadal adipose tissue, not subcutaneous adipose tissue, as we did in our work.</w:t>
      </w:r>
    </w:p>
    <w:p w14:paraId="789D6EE3" w14:textId="77777777" w:rsidR="00711A42" w:rsidRDefault="00711A42" w:rsidP="0015200A">
      <w:pPr>
        <w:spacing w:line="480" w:lineRule="auto"/>
      </w:pPr>
    </w:p>
    <w:p w14:paraId="067C017D" w14:textId="543EC8E2" w:rsidR="006C726C" w:rsidRPr="00F4118B" w:rsidRDefault="002025A3" w:rsidP="0015200A">
      <w:pPr>
        <w:spacing w:line="480" w:lineRule="auto"/>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and higher lipogen</w:t>
      </w:r>
      <w:r w:rsidR="000220D0">
        <w:t>e</w:t>
      </w:r>
      <w:r>
        <w:t xml:space="preserve">sis, as measured by conversion of glucose to neutral lipid </w:t>
      </w:r>
      <w:r w:rsidRPr="00C103F7">
        <w:rPr>
          <w:i/>
        </w:rPr>
        <w:t xml:space="preserve">ex vivo </w:t>
      </w:r>
      <w:r w:rsidR="004E786F">
        <w:t xml:space="preserve">in </w:t>
      </w:r>
      <w:r>
        <w:t xml:space="preserve">subcutaneous adipose tissue from Cushing's </w:t>
      </w:r>
      <w:r w:rsidR="00C9498B">
        <w:t xml:space="preserve">disease </w:t>
      </w:r>
      <w:r>
        <w:t>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w:t>
      </w:r>
      <w:r w:rsidR="004E786F">
        <w:t xml:space="preserve">in </w:t>
      </w:r>
      <w:r w:rsidR="00495873">
        <w:t xml:space="preserve">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w:t>
      </w:r>
      <w:r w:rsidR="001D6336">
        <w:t>These findings are consistent with our observed elevations of lipogenesi</w:t>
      </w:r>
      <w:r w:rsidR="00161E96">
        <w:t>c</w:t>
      </w:r>
      <w:r w:rsidR="001D6336">
        <w:t xml:space="preserve"> mRNA transcripts in human and mouse subcutaneous adipose tissue.  </w:t>
      </w:r>
      <w:r w:rsidR="00161E96">
        <w:t>Key</w:t>
      </w:r>
      <w:r w:rsidR="001D6336">
        <w:t xml:space="preserve"> tran</w:t>
      </w:r>
      <w:r w:rsidR="00161E96">
        <w:t>s</w:t>
      </w:r>
      <w:r w:rsidR="001D6336">
        <w:t>cripts in this category found to be significantly upregulated include</w:t>
      </w:r>
      <w:r w:rsidR="001D6336" w:rsidRPr="00C607CF">
        <w:t xml:space="preserve"> </w:t>
      </w:r>
      <w:r w:rsidR="001D6336" w:rsidRPr="00161E96">
        <w:t>Acetyl-CoA carboxylase alpha</w:t>
      </w:r>
      <w:r w:rsidR="001D6336">
        <w:t xml:space="preserve"> (</w:t>
      </w:r>
      <w:r w:rsidR="001D6336" w:rsidRPr="00C607CF">
        <w:rPr>
          <w:i/>
        </w:rPr>
        <w:t>ACACA</w:t>
      </w:r>
      <w:r w:rsidR="001D6336">
        <w:t xml:space="preserve">), responsible for the first step of lipogenesis (the irreversible conversion of acetyl-CoA to malonyl-CoA) and </w:t>
      </w:r>
      <w:r w:rsidR="001D6336" w:rsidRPr="00161E96">
        <w:t xml:space="preserve">Glycerol-3-phospahte acyltransferase </w:t>
      </w:r>
      <w:r w:rsidR="001D6336">
        <w:t>(</w:t>
      </w:r>
      <w:r w:rsidR="001D6336" w:rsidRPr="00C607CF">
        <w:rPr>
          <w:i/>
        </w:rPr>
        <w:t>GPAM</w:t>
      </w:r>
      <w:r w:rsidR="001D6336">
        <w:t xml:space="preserve">) is responsible for the </w:t>
      </w:r>
      <w:r w:rsidR="00161E96">
        <w:t>first</w:t>
      </w:r>
      <w:r w:rsidR="001D6336">
        <w:t xml:space="preserve"> step in the synthesis of glycerolipids. In addition to a shift towards lipid storage, we also observed elevated expression of glycogen synthesis mRNA transcripts in the Cushing's disease patients.</w:t>
      </w:r>
      <w:r w:rsidR="001D6336">
        <w:rPr>
          <w:rFonts w:ascii="Arial" w:eastAsia="Times New Roman" w:hAnsi="Arial" w:cs="Arial"/>
          <w:sz w:val="20"/>
          <w:szCs w:val="20"/>
          <w:lang w:bidi="he-IL"/>
        </w:rPr>
        <w:t xml:space="preserve"> </w:t>
      </w:r>
      <w:r w:rsidR="001D6336">
        <w:t xml:space="preserve">Most notably of these are significantly elevated mRNA transcripts </w:t>
      </w:r>
      <w:r w:rsidR="001D6336" w:rsidRPr="00161E96">
        <w:t>Glycogen synthase 2</w:t>
      </w:r>
      <w:r w:rsidR="001D6336">
        <w:t xml:space="preserve"> (</w:t>
      </w:r>
      <w:r w:rsidR="001D6336" w:rsidRPr="00F4118B">
        <w:rPr>
          <w:i/>
        </w:rPr>
        <w:t>GYS2</w:t>
      </w:r>
      <w:r w:rsidR="001D6336">
        <w:t xml:space="preserve">) and </w:t>
      </w:r>
      <w:r w:rsidR="001D6336" w:rsidRPr="00161E96">
        <w:t>UDP-glucose pyrophosphorylase 2</w:t>
      </w:r>
      <w:r w:rsidR="001D6336">
        <w:t xml:space="preserve"> (</w:t>
      </w:r>
      <w:r w:rsidR="001D6336" w:rsidRPr="00F4118B">
        <w:rPr>
          <w:i/>
        </w:rPr>
        <w:t>UGP2</w:t>
      </w:r>
      <w:r w:rsidR="001D6336">
        <w:t xml:space="preserve">), both of which are required for glycogen synthesis. </w:t>
      </w:r>
    </w:p>
    <w:p w14:paraId="19C4BD62" w14:textId="77777777" w:rsidR="006C726C" w:rsidRDefault="006C726C" w:rsidP="0015200A">
      <w:pPr>
        <w:spacing w:line="480" w:lineRule="auto"/>
      </w:pPr>
    </w:p>
    <w:p w14:paraId="4E64CC62" w14:textId="1DC85D9E" w:rsidR="002025A3" w:rsidRDefault="002025A3" w:rsidP="0015200A">
      <w:pPr>
        <w:spacing w:line="480" w:lineRule="auto"/>
      </w:pPr>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 xml:space="preserve">le ubiquitin-proteosom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4E786F">
        <w:t xml:space="preserve">, </w:t>
      </w:r>
      <w:r>
        <w:t>increas</w:t>
      </w:r>
      <w:r w:rsidR="005C6048">
        <w:t>ing</w:t>
      </w:r>
      <w:r>
        <w:t xml:space="preserve"> muscle expression of </w:t>
      </w:r>
      <w:r w:rsidR="00730E37">
        <w:t>proteases</w:t>
      </w:r>
      <w:r>
        <w:t xml:space="preserve"> (cathepsins B and D, calpain) </w:t>
      </w:r>
      <w:r w:rsidR="00370F8A">
        <w:t xml:space="preserve">and </w:t>
      </w:r>
      <w:r>
        <w:t>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370F8A">
        <w:t xml:space="preserve">with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w:t>
      </w:r>
      <w:r w:rsidR="00370F8A">
        <w:t xml:space="preserve"> (a synthetic corticosteroid)</w:t>
      </w:r>
      <w:r w:rsidR="002D0814">
        <w:t xml:space="preserve"> increases leucine oxidation </w:t>
      </w:r>
      <w:r w:rsidR="00730E37">
        <w:t xml:space="preserve">supporting our observation of </w:t>
      </w:r>
      <w:r w:rsidR="00F37C5B">
        <w:t xml:space="preserve">elevated amino acid catabolic genes </w:t>
      </w:r>
      <w:r w:rsidR="00F37C5B">
        <w:fldChar w:fldCharType="begin" w:fldLock="1"/>
      </w:r>
      <w:r w:rsidR="003B5663">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number-of-pages"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We found higher expression of both prote</w:t>
      </w:r>
      <w:r w:rsidR="00DB2ED9">
        <w:t>a</w:t>
      </w:r>
      <w:r>
        <w:t>som</w:t>
      </w:r>
      <w:r w:rsidR="00813D1F">
        <w:t>al</w:t>
      </w:r>
      <w:r>
        <w:t xml:space="preserve"> and the </w:t>
      </w:r>
      <w:r w:rsidR="002D0814">
        <w:t>amino acid degradation</w:t>
      </w:r>
      <w:r>
        <w:t xml:space="preserve"> pathways</w:t>
      </w:r>
      <w:r w:rsidR="00F37C5B">
        <w:t xml:space="preserve"> in adipose tissue</w:t>
      </w:r>
      <w:r>
        <w:t xml:space="preserve">, suggesting that a similar induction occurs in adipose tissue </w:t>
      </w:r>
      <w:r w:rsidR="00370F8A">
        <w:t xml:space="preserve">from our </w:t>
      </w:r>
      <w:r>
        <w:t>Cushi</w:t>
      </w:r>
      <w:r w:rsidR="002D0814">
        <w:t>ng's disease</w:t>
      </w:r>
      <w:r w:rsidR="006C69B6">
        <w:t xml:space="preserve"> </w:t>
      </w:r>
      <w:r w:rsidR="00370F8A">
        <w:t>subjects</w:t>
      </w:r>
      <w:r w:rsidR="002D0814">
        <w:t xml:space="preserve">.  </w:t>
      </w:r>
      <w:r w:rsidR="00813D1F">
        <w:t xml:space="preserve">We also observe elevations in lysosomal genes, though these </w:t>
      </w:r>
      <w:r w:rsidR="00351AD0">
        <w:t xml:space="preserve">changes </w:t>
      </w:r>
      <w:r w:rsidR="00813D1F">
        <w:t xml:space="preserve">appear to be restricted to obese Cushing’s </w:t>
      </w:r>
      <w:r w:rsidR="00C9498B">
        <w:t xml:space="preserve">disease </w:t>
      </w:r>
      <w:r w:rsidR="00813D1F">
        <w:t xml:space="preserve">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15200A">
      <w:pPr>
        <w:spacing w:line="480" w:lineRule="auto"/>
      </w:pPr>
    </w:p>
    <w:p w14:paraId="005763E3" w14:textId="5D58AE72" w:rsidR="00EA6DD3" w:rsidRPr="005D46B5" w:rsidRDefault="00F94399" w:rsidP="0015200A">
      <w:pPr>
        <w:spacing w:line="480" w:lineRule="auto"/>
      </w:pPr>
      <w:r>
        <w:t xml:space="preserve">There are several limitations to our evaluation of insulin sensitivity in this study.  One aspect is that </w:t>
      </w:r>
      <w:r w:rsidR="006D1B50">
        <w:t xml:space="preserve">two of the three </w:t>
      </w:r>
      <w:r>
        <w:t xml:space="preserve">patients with Cushing’s syndrome </w:t>
      </w:r>
      <w:r w:rsidR="006D1B50">
        <w:t>and diabetes were treated with antidiabetic medications.</w:t>
      </w:r>
      <w:r>
        <w:t xml:space="preserve">   Secondly, it is possible that insulin resistance in these </w:t>
      </w:r>
      <w:r w:rsidR="00DB2ED9">
        <w:t>subjects</w:t>
      </w:r>
      <w:r>
        <w:t xml:space="preserve">/mice </w:t>
      </w:r>
      <w:r w:rsidR="00370F8A">
        <w:t xml:space="preserve">is </w:t>
      </w:r>
      <w:r>
        <w:t xml:space="preserve">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xml:space="preserve">. Results from a recent study </w:t>
      </w:r>
      <w:r w:rsidR="00D716D6">
        <w:t>imply</w:t>
      </w:r>
      <w:r w:rsidR="00030F99" w:rsidRPr="00030F99">
        <w:t xml:space="preserve">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D17887">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g transcripts (Figure 7A</w:t>
      </w:r>
      <w:r w:rsidR="00370F8A">
        <w:t xml:space="preserve">) or </w:t>
      </w:r>
      <w:r w:rsidR="005E4873">
        <w:t>ceramides in our subcutaneous adipose tissue lysates (Figure 7B).</w:t>
      </w:r>
      <w:r w:rsidR="005D7786">
        <w:t xml:space="preserve"> </w:t>
      </w:r>
    </w:p>
    <w:p w14:paraId="1E75400C" w14:textId="45E20A56" w:rsidR="0001045F" w:rsidRPr="00BB540E" w:rsidRDefault="00D23E9E" w:rsidP="0015200A">
      <w:pPr>
        <w:spacing w:line="480" w:lineRule="auto"/>
      </w:pPr>
      <w:r w:rsidRPr="00F4118B">
        <w:rPr>
          <w:rFonts w:eastAsia="Times New Roman" w:cs="Times New Roman"/>
          <w:shd w:val="clear" w:color="auto" w:fill="FFFFFF"/>
        </w:rPr>
        <w:t>Another limitation in our study is the small sample size, especially the number of biological replicates in Cushing’s group (n=5). Adding a covariate such as BMI or age in the model further reduces the sample size to 2 or 3 replicates. Although this sample size is small, it is reasonable for a rare disease such as Cushing’s. Realizing our limitation, we chose DESeq2 as the statistical method for our RNAseq data. DESeq2 overcomes the small sample size problem by pooling information across genes. Maximum likelihood estimation is applied to estimate the dispersion or variance of a gene across al</w:t>
      </w:r>
      <w:r w:rsidR="00D716D6">
        <w:rPr>
          <w:rFonts w:eastAsia="Times New Roman" w:cs="Times New Roman"/>
          <w:shd w:val="clear" w:color="auto" w:fill="FFFFFF"/>
        </w:rPr>
        <w:t>l replicates in a group. A</w:t>
      </w:r>
      <w:r w:rsidRPr="00F4118B">
        <w:rPr>
          <w:rFonts w:eastAsia="Times New Roman" w:cs="Times New Roman"/>
          <w:shd w:val="clear" w:color="auto" w:fill="FFFFFF"/>
        </w:rPr>
        <w:t xml:space="preserve">n empirical Bayes approach is </w:t>
      </w:r>
      <w:r w:rsidR="00D716D6">
        <w:rPr>
          <w:rFonts w:eastAsia="Times New Roman" w:cs="Times New Roman"/>
          <w:shd w:val="clear" w:color="auto" w:fill="FFFFFF"/>
        </w:rPr>
        <w:t xml:space="preserve">then </w:t>
      </w:r>
      <w:r w:rsidRPr="00F4118B">
        <w:rPr>
          <w:rFonts w:eastAsia="Times New Roman" w:cs="Times New Roman"/>
          <w:shd w:val="clear" w:color="auto" w:fill="FFFFFF"/>
        </w:rPr>
        <w:t xml:space="preserve">used to get maximum a </w:t>
      </w:r>
      <w:r w:rsidRPr="00F4118B">
        <w:rPr>
          <w:rFonts w:eastAsia="Times New Roman" w:cs="Times New Roman"/>
          <w:i/>
          <w:shd w:val="clear" w:color="auto" w:fill="FFFFFF"/>
        </w:rPr>
        <w:t>posterior</w:t>
      </w:r>
      <w:r w:rsidRPr="00F4118B">
        <w:rPr>
          <w:rFonts w:eastAsia="Times New Roman" w:cs="Times New Roman"/>
          <w:shd w:val="clear" w:color="auto" w:fill="FFFFFF"/>
        </w:rPr>
        <w:t xml:space="preserve"> as the final dispersion estimate. This method utilizes the available data to the maximum extent; therefore, help avoiding potential false positives </w:t>
      </w:r>
      <w:r w:rsidR="005D46B5" w:rsidRPr="00F4118B">
        <w:rPr>
          <w:rFonts w:eastAsia="Times New Roman" w:cs="Times New Roman"/>
          <w:shd w:val="clear" w:color="auto" w:fill="FFFFFF"/>
        </w:rPr>
        <w:fldChar w:fldCharType="begin" w:fldLock="1"/>
      </w:r>
      <w:r w:rsidR="00161E96" w:rsidRPr="00F4118B">
        <w:rPr>
          <w:rFonts w:eastAsia="Times New Roman" w:cs="Times New Roman"/>
          <w:shd w:val="clear" w:color="auto" w:fill="FFFFFF"/>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5D46B5" w:rsidRPr="00F4118B">
        <w:rPr>
          <w:rFonts w:eastAsia="Times New Roman" w:cs="Times New Roman"/>
          <w:shd w:val="clear" w:color="auto" w:fill="FFFFFF"/>
        </w:rPr>
        <w:fldChar w:fldCharType="separate"/>
      </w:r>
      <w:r w:rsidR="005D46B5" w:rsidRPr="00F4118B">
        <w:rPr>
          <w:rFonts w:eastAsia="Times New Roman" w:cs="Times New Roman"/>
          <w:noProof/>
          <w:shd w:val="clear" w:color="auto" w:fill="FFFFFF"/>
        </w:rPr>
        <w:t xml:space="preserve">(Love </w:t>
      </w:r>
      <w:r w:rsidR="005D46B5" w:rsidRPr="00F4118B">
        <w:rPr>
          <w:rFonts w:eastAsia="Times New Roman" w:cs="Times New Roman"/>
          <w:i/>
          <w:noProof/>
          <w:shd w:val="clear" w:color="auto" w:fill="FFFFFF"/>
        </w:rPr>
        <w:t>et al.</w:t>
      </w:r>
      <w:r w:rsidR="005D46B5" w:rsidRPr="00F4118B">
        <w:rPr>
          <w:rFonts w:eastAsia="Times New Roman" w:cs="Times New Roman"/>
          <w:noProof/>
          <w:shd w:val="clear" w:color="auto" w:fill="FFFFFF"/>
        </w:rPr>
        <w:t xml:space="preserve"> 2014)</w:t>
      </w:r>
      <w:r w:rsidR="005D46B5" w:rsidRPr="00F4118B">
        <w:rPr>
          <w:rFonts w:eastAsia="Times New Roman" w:cs="Times New Roman"/>
          <w:shd w:val="clear" w:color="auto" w:fill="FFFFFF"/>
        </w:rPr>
        <w:fldChar w:fldCharType="end"/>
      </w:r>
      <w:r w:rsidR="005D46B5" w:rsidRPr="00F4118B">
        <w:rPr>
          <w:rFonts w:eastAsia="Times New Roman" w:cs="Times New Roman"/>
          <w:shd w:val="clear" w:color="auto" w:fill="FFFFFF"/>
        </w:rPr>
        <w:t>.</w:t>
      </w:r>
    </w:p>
    <w:p w14:paraId="50CC2C57" w14:textId="77777777" w:rsidR="001A282B" w:rsidRDefault="001A282B" w:rsidP="0015200A">
      <w:pPr>
        <w:spacing w:line="480" w:lineRule="auto"/>
      </w:pPr>
    </w:p>
    <w:p w14:paraId="436123BB" w14:textId="29D2CD3B" w:rsidR="002025A3" w:rsidRDefault="002025A3" w:rsidP="0015200A">
      <w:pPr>
        <w:spacing w:line="480" w:lineRule="auto"/>
      </w:pPr>
      <w:r>
        <w:t xml:space="preserve">These data provide a variety of novel transcriptional changes that may be causative of the co-morbidities associated with Cushing's disease.  Further studies in animals and cells using knockout or overexpression of specific transcripts may verify which of the changes is crucial in </w:t>
      </w:r>
      <w:r w:rsidR="00370F8A">
        <w:t xml:space="preserve">the </w:t>
      </w:r>
      <w:r>
        <w:t>metabolic effects of glucocorticoid</w:t>
      </w:r>
      <w:r w:rsidR="00370F8A">
        <w:t xml:space="preserve"> effects</w:t>
      </w:r>
      <w:r>
        <w:t xml:space="preserve"> in adipose tissue.</w:t>
      </w:r>
    </w:p>
    <w:p w14:paraId="2D91BF4A" w14:textId="13CB488C" w:rsidR="00B940A5" w:rsidRDefault="00D716D6" w:rsidP="0015200A">
      <w:pPr>
        <w:pStyle w:val="Heading1"/>
        <w:spacing w:line="480" w:lineRule="auto"/>
      </w:pPr>
      <w:r>
        <w:t>Declaration of I</w:t>
      </w:r>
      <w:r w:rsidR="00B940A5">
        <w:t>nterest</w:t>
      </w:r>
    </w:p>
    <w:p w14:paraId="54AC2EC4" w14:textId="31B978B2" w:rsidR="00B60B15" w:rsidRPr="00B60B15" w:rsidRDefault="00B60B15" w:rsidP="0015200A">
      <w:pPr>
        <w:spacing w:line="480" w:lineRule="auto"/>
      </w:pPr>
      <w:r>
        <w:t>The authors have no conflict of interest.</w:t>
      </w:r>
    </w:p>
    <w:p w14:paraId="5E8024D5" w14:textId="0300A081" w:rsidR="00B940A5" w:rsidRDefault="00B940A5" w:rsidP="0015200A">
      <w:pPr>
        <w:pStyle w:val="Heading1"/>
        <w:spacing w:line="480" w:lineRule="auto"/>
      </w:pPr>
      <w:r>
        <w:t>Funding</w:t>
      </w:r>
    </w:p>
    <w:p w14:paraId="5718684F" w14:textId="0CFE0B0E" w:rsidR="00B60B15" w:rsidRPr="000C66BF" w:rsidRDefault="00B60B15" w:rsidP="0015200A">
      <w:pPr>
        <w:spacing w:line="480" w:lineRule="auto"/>
        <w:rPr>
          <w:b/>
        </w:rPr>
      </w:pPr>
      <w:r>
        <w:t xml:space="preserve">This work was supported by Motor City Golf Classic (MCGC) Grant # G010640 and Le Bonheur </w:t>
      </w:r>
      <w:r w:rsidRPr="000C66BF">
        <w:t>Grant #650700.</w:t>
      </w:r>
      <w:r w:rsidR="00793E93" w:rsidRPr="000C66BF">
        <w:t xml:space="preserve">  This work utilized Metabolomics Core Services supported by grant U24 DK097153 of </w:t>
      </w:r>
      <w:r w:rsidR="00793E93" w:rsidRPr="000C66BF">
        <w:rPr>
          <w:bCs/>
        </w:rPr>
        <w:t xml:space="preserve">the </w:t>
      </w:r>
      <w:r w:rsidR="00793E93" w:rsidRPr="000C66BF">
        <w:t xml:space="preserve">NIH Common Fund to the University of Michigan.  </w:t>
      </w:r>
    </w:p>
    <w:p w14:paraId="4A92F653" w14:textId="4A1A19E1" w:rsidR="00B940A5" w:rsidRDefault="00B940A5" w:rsidP="0015200A">
      <w:pPr>
        <w:pStyle w:val="Heading1"/>
        <w:spacing w:line="480" w:lineRule="auto"/>
      </w:pPr>
      <w:r>
        <w:t>Author Contributions</w:t>
      </w:r>
    </w:p>
    <w:p w14:paraId="4B643633" w14:textId="533F1402" w:rsidR="00B940A5" w:rsidRDefault="00B940A5" w:rsidP="0015200A">
      <w:pPr>
        <w:spacing w:line="480" w:lineRule="auto"/>
      </w:pPr>
      <w:r>
        <w:t>IH</w:t>
      </w:r>
      <w:r w:rsidR="00102B1C">
        <w:t>o</w:t>
      </w:r>
      <w:r>
        <w:t xml:space="preserve"> conceived of the study, and DB</w:t>
      </w:r>
      <w:r w:rsidR="00FB7900">
        <w:t>, ARS</w:t>
      </w:r>
      <w:r>
        <w:t xml:space="preserve"> and IHo provided funding.  </w:t>
      </w:r>
      <w:r w:rsidR="00FB7900">
        <w:t xml:space="preserve">WFC and ALB recruited the patients and obtained clinical data. WFC supplied the biopsies and serum samples. IHo assayed the tissues for lipolysis and performed the serum measurements. </w:t>
      </w:r>
      <w:r>
        <w:t xml:space="preserve">QT, DB, IHa and IHo </w:t>
      </w:r>
      <w:r w:rsidR="00FB7900">
        <w:t>analyzed</w:t>
      </w:r>
      <w:r>
        <w:t xml:space="preserve"> the RNAseq data.  IHa generated the mouse data with assistance from EJS.  </w:t>
      </w:r>
      <w:r w:rsidR="00793E93">
        <w:t xml:space="preserve">  This was analyz</w:t>
      </w:r>
      <w:r w:rsidR="00B60B15">
        <w:t>ed by IHa, DB and QT.  IH</w:t>
      </w:r>
      <w:r w:rsidR="00102B1C">
        <w:t>o</w:t>
      </w:r>
      <w:r w:rsidR="00B60B15">
        <w:t xml:space="preserve"> and DB wrote the manuscript</w:t>
      </w:r>
    </w:p>
    <w:p w14:paraId="00A49DD2" w14:textId="77777777" w:rsidR="002025A3" w:rsidRDefault="002025A3" w:rsidP="0015200A">
      <w:pPr>
        <w:pStyle w:val="Heading1"/>
        <w:spacing w:line="480" w:lineRule="auto"/>
      </w:pPr>
      <w:r>
        <w:t>Acknowledgements</w:t>
      </w:r>
    </w:p>
    <w:p w14:paraId="46472F72" w14:textId="5D6C721D" w:rsidR="00F0643F" w:rsidRDefault="002025A3" w:rsidP="0015200A">
      <w:pPr>
        <w:spacing w:line="480" w:lineRule="auto"/>
      </w:pPr>
      <w:r>
        <w:t xml:space="preserve">We thank Charlotte Gunden, Elizabeth Walkowiak and Eric Vasbinder for their valuable help in the study.  </w:t>
      </w:r>
      <w:r w:rsidR="00793E93">
        <w:t xml:space="preserve"> </w:t>
      </w:r>
      <w:r w:rsidR="00906B15" w:rsidRPr="00906B15">
        <w:t xml:space="preserve">The authors would like to thank Ian Brooks and the UTHSC-ORNL Center for Biomedical Informatics for provisioning </w:t>
      </w:r>
      <w:r w:rsidR="00906B15">
        <w:t>the RS</w:t>
      </w:r>
      <w:r w:rsidR="00906B15" w:rsidRPr="00906B15">
        <w:t xml:space="preserve">tudio server used in this analysis.  </w:t>
      </w:r>
      <w:r w:rsidR="00D716D6">
        <w:t xml:space="preserve">We would also like to thank the University of Tennessee Health Science Center Neuroscience Institute for use of the grip strength monitor.  </w:t>
      </w:r>
      <w:r w:rsidR="00793E93">
        <w:t>We would also like to thank the Molecular Resource Center at the University of Tennessee Health Science Center for qPCR facilities.</w:t>
      </w:r>
    </w:p>
    <w:p w14:paraId="51DA0DBA" w14:textId="354D72A3" w:rsidR="00F72E09" w:rsidRDefault="00F72E09" w:rsidP="0015200A">
      <w:pPr>
        <w:spacing w:line="480" w:lineRule="auto"/>
      </w:pPr>
      <w:r>
        <w:br w:type="page"/>
      </w:r>
    </w:p>
    <w:p w14:paraId="7733976D" w14:textId="24827043" w:rsidR="00F72E09" w:rsidRDefault="00F72E09" w:rsidP="0015200A">
      <w:pPr>
        <w:pStyle w:val="Heading1"/>
        <w:spacing w:line="480" w:lineRule="auto"/>
      </w:pPr>
      <w:r>
        <w:t>References</w:t>
      </w:r>
    </w:p>
    <w:p w14:paraId="1D8CFCD2" w14:textId="57B620C0" w:rsidR="00D17887" w:rsidRPr="00D17887" w:rsidRDefault="00F72E09">
      <w:pPr>
        <w:pStyle w:val="NormalWeb"/>
        <w:ind w:left="480" w:hanging="480"/>
        <w:divId w:val="1897930850"/>
        <w:rPr>
          <w:rFonts w:ascii="Cambria" w:hAnsi="Cambria"/>
          <w:noProof/>
          <w:sz w:val="24"/>
        </w:rPr>
      </w:pPr>
      <w:r>
        <w:fldChar w:fldCharType="begin" w:fldLock="1"/>
      </w:r>
      <w:r>
        <w:instrText xml:space="preserve">ADDIN Mendeley Bibliography CSL_BIBLIOGRAPHY </w:instrText>
      </w:r>
      <w:r>
        <w:fldChar w:fldCharType="separate"/>
      </w:r>
      <w:r w:rsidR="00D17887" w:rsidRPr="00D17887">
        <w:rPr>
          <w:rFonts w:ascii="Cambria" w:hAnsi="Cambria"/>
          <w:noProof/>
          <w:sz w:val="24"/>
        </w:rPr>
        <w:t xml:space="preserve">Adams JM, Pratipanawatr T, Berria R, Wang E, DeFronzo RA, Sullards MC &amp; Mandarino LJ 2004 Ceramide content is increased in skeletal muscle from obese insulin-resistant humans. </w:t>
      </w:r>
      <w:r w:rsidR="00D17887" w:rsidRPr="00D17887">
        <w:rPr>
          <w:rFonts w:ascii="Cambria" w:hAnsi="Cambria"/>
          <w:i/>
          <w:iCs/>
          <w:noProof/>
          <w:sz w:val="24"/>
        </w:rPr>
        <w:t>Diabetes</w:t>
      </w:r>
      <w:r w:rsidR="00D17887" w:rsidRPr="00D17887">
        <w:rPr>
          <w:rFonts w:ascii="Cambria" w:hAnsi="Cambria"/>
          <w:noProof/>
          <w:sz w:val="24"/>
        </w:rPr>
        <w:t xml:space="preserve"> </w:t>
      </w:r>
      <w:r w:rsidR="00D17887" w:rsidRPr="00D17887">
        <w:rPr>
          <w:rFonts w:ascii="Cambria" w:hAnsi="Cambria"/>
          <w:b/>
          <w:bCs/>
          <w:noProof/>
          <w:sz w:val="24"/>
        </w:rPr>
        <w:t>53</w:t>
      </w:r>
      <w:r w:rsidR="00D17887" w:rsidRPr="00D17887">
        <w:rPr>
          <w:rFonts w:ascii="Cambria" w:hAnsi="Cambria"/>
          <w:noProof/>
          <w:sz w:val="24"/>
        </w:rPr>
        <w:t xml:space="preserve"> 25–31.</w:t>
      </w:r>
    </w:p>
    <w:p w14:paraId="44CBD703"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Aerts JM, Ottenhoff R, Powlson AS, Grefhorst A, van Eijk M, Dubbelhuis PF, Aten J, Kuipers F, Serlie MJ, Wennekes T </w:t>
      </w:r>
      <w:r w:rsidRPr="00D17887">
        <w:rPr>
          <w:rFonts w:ascii="Cambria" w:hAnsi="Cambria"/>
          <w:i/>
          <w:iCs/>
          <w:noProof/>
          <w:sz w:val="24"/>
        </w:rPr>
        <w:t>et al.</w:t>
      </w:r>
      <w:r w:rsidRPr="00D17887">
        <w:rPr>
          <w:rFonts w:ascii="Cambria" w:hAnsi="Cambria"/>
          <w:noProof/>
          <w:sz w:val="24"/>
        </w:rPr>
        <w:t xml:space="preserve"> 2007 Pharmacological inhibition of glucosylceramide synthase enhances insulin sensitivity. </w:t>
      </w:r>
      <w:r w:rsidRPr="00D17887">
        <w:rPr>
          <w:rFonts w:ascii="Cambria" w:hAnsi="Cambria"/>
          <w:i/>
          <w:iCs/>
          <w:noProof/>
          <w:sz w:val="24"/>
        </w:rPr>
        <w:t>Diabetes</w:t>
      </w:r>
      <w:r w:rsidRPr="00D17887">
        <w:rPr>
          <w:rFonts w:ascii="Cambria" w:hAnsi="Cambria"/>
          <w:noProof/>
          <w:sz w:val="24"/>
        </w:rPr>
        <w:t xml:space="preserve"> </w:t>
      </w:r>
      <w:r w:rsidRPr="00D17887">
        <w:rPr>
          <w:rFonts w:ascii="Cambria" w:hAnsi="Cambria"/>
          <w:b/>
          <w:bCs/>
          <w:noProof/>
          <w:sz w:val="24"/>
        </w:rPr>
        <w:t>56</w:t>
      </w:r>
      <w:r w:rsidRPr="00D17887">
        <w:rPr>
          <w:rFonts w:ascii="Cambria" w:hAnsi="Cambria"/>
          <w:noProof/>
          <w:sz w:val="24"/>
        </w:rPr>
        <w:t xml:space="preserve"> 1341–1349. (doi:10.2337/db06-1619)</w:t>
      </w:r>
    </w:p>
    <w:p w14:paraId="5B0455F2"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Anders S, Pyl PT &amp; Huber W 2014 HTSeq - A Python framework to work with high-throughput sequencing data. </w:t>
      </w:r>
      <w:r w:rsidRPr="00D17887">
        <w:rPr>
          <w:rFonts w:ascii="Cambria" w:hAnsi="Cambria"/>
          <w:i/>
          <w:iCs/>
          <w:noProof/>
          <w:sz w:val="24"/>
        </w:rPr>
        <w:t>Bioinformatics</w:t>
      </w:r>
      <w:r w:rsidRPr="00D17887">
        <w:rPr>
          <w:rFonts w:ascii="Cambria" w:hAnsi="Cambria"/>
          <w:noProof/>
          <w:sz w:val="24"/>
        </w:rPr>
        <w:t xml:space="preserve"> 1–4. (doi:10.1093/bioinformatics/btu638)</w:t>
      </w:r>
    </w:p>
    <w:p w14:paraId="5062062C"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Baqué S, Roca a, Guinovart JJ &amp; Gómez-Foix a M 1996 Direct activating effects of dexamethasone on glycogen metabolizing enzymes in primary cultured rat hepatocytes. </w:t>
      </w:r>
      <w:r w:rsidRPr="00D17887">
        <w:rPr>
          <w:rFonts w:ascii="Cambria" w:hAnsi="Cambria"/>
          <w:i/>
          <w:iCs/>
          <w:noProof/>
          <w:sz w:val="24"/>
        </w:rPr>
        <w:t>European Journal of Biochemistry</w:t>
      </w:r>
      <w:r w:rsidRPr="00D17887">
        <w:rPr>
          <w:rFonts w:ascii="Cambria" w:hAnsi="Cambria"/>
          <w:noProof/>
          <w:sz w:val="24"/>
        </w:rPr>
        <w:t xml:space="preserve"> </w:t>
      </w:r>
      <w:r w:rsidRPr="00D17887">
        <w:rPr>
          <w:rFonts w:ascii="Cambria" w:hAnsi="Cambria"/>
          <w:b/>
          <w:bCs/>
          <w:noProof/>
          <w:sz w:val="24"/>
        </w:rPr>
        <w:t>236</w:t>
      </w:r>
      <w:r w:rsidRPr="00D17887">
        <w:rPr>
          <w:rFonts w:ascii="Cambria" w:hAnsi="Cambria"/>
          <w:noProof/>
          <w:sz w:val="24"/>
        </w:rPr>
        <w:t xml:space="preserve"> 772–777.</w:t>
      </w:r>
    </w:p>
    <w:p w14:paraId="5B9396FB"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Bates D, Mächler M, Bolker B &amp; Walker S 2014 Fitting Linear Mixed-Effects Models using lme4. </w:t>
      </w:r>
      <w:r w:rsidRPr="00D17887">
        <w:rPr>
          <w:rFonts w:ascii="Cambria" w:hAnsi="Cambria"/>
          <w:i/>
          <w:iCs/>
          <w:noProof/>
          <w:sz w:val="24"/>
        </w:rPr>
        <w:t>ArXiv</w:t>
      </w:r>
      <w:r w:rsidRPr="00D17887">
        <w:rPr>
          <w:rFonts w:ascii="Cambria" w:hAnsi="Cambria"/>
          <w:noProof/>
          <w:sz w:val="24"/>
        </w:rPr>
        <w:t xml:space="preserve"> </w:t>
      </w:r>
      <w:r w:rsidRPr="00D17887">
        <w:rPr>
          <w:rFonts w:ascii="Cambria" w:hAnsi="Cambria"/>
          <w:b/>
          <w:bCs/>
          <w:noProof/>
          <w:sz w:val="24"/>
        </w:rPr>
        <w:t>1406.5823</w:t>
      </w:r>
      <w:r w:rsidRPr="00D17887">
        <w:rPr>
          <w:rFonts w:ascii="Cambria" w:hAnsi="Cambria"/>
          <w:noProof/>
          <w:sz w:val="24"/>
        </w:rPr>
        <w:t xml:space="preserve"> 1–51.</w:t>
      </w:r>
    </w:p>
    <w:p w14:paraId="48140296"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Beaufrere B, Horber FF, Schwenk WF, Marsh HM, Matthews D, Gerich JE &amp; Haymond MW 1989 </w:t>
      </w:r>
      <w:r w:rsidRPr="00D17887">
        <w:rPr>
          <w:rFonts w:ascii="Cambria" w:hAnsi="Cambria"/>
          <w:i/>
          <w:iCs/>
          <w:noProof/>
          <w:sz w:val="24"/>
        </w:rPr>
        <w:t>Glucocorticosteroids Increase Leucine Oxidation and Impair Leucine Balance in Humans.</w:t>
      </w:r>
      <w:r w:rsidRPr="00D17887">
        <w:rPr>
          <w:rFonts w:ascii="Cambria" w:hAnsi="Cambria"/>
          <w:noProof/>
          <w:sz w:val="24"/>
        </w:rPr>
        <w:t xml:space="preserve"> In </w:t>
      </w:r>
      <w:r w:rsidRPr="00D17887">
        <w:rPr>
          <w:rFonts w:ascii="Cambria" w:hAnsi="Cambria"/>
          <w:i/>
          <w:iCs/>
          <w:noProof/>
          <w:sz w:val="24"/>
        </w:rPr>
        <w:t>The American Journal of Physiology</w:t>
      </w:r>
      <w:r w:rsidRPr="00D17887">
        <w:rPr>
          <w:rFonts w:ascii="Cambria" w:hAnsi="Cambria"/>
          <w:noProof/>
          <w:sz w:val="24"/>
        </w:rPr>
        <w:t>.</w:t>
      </w:r>
    </w:p>
    <w:p w14:paraId="42B40172"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Benjamini Y &amp; Hochberg Y 1995 Controlling the False Discovery Rate: A Practical and Powerful Approach to Multiple Testing. </w:t>
      </w:r>
      <w:r w:rsidRPr="00D17887">
        <w:rPr>
          <w:rFonts w:ascii="Cambria" w:hAnsi="Cambria"/>
          <w:i/>
          <w:iCs/>
          <w:noProof/>
          <w:sz w:val="24"/>
        </w:rPr>
        <w:t>Journal of the Royal Statistical Society. Series B</w:t>
      </w:r>
      <w:r w:rsidRPr="00D17887">
        <w:rPr>
          <w:rFonts w:ascii="Cambria" w:hAnsi="Cambria"/>
          <w:noProof/>
          <w:sz w:val="24"/>
        </w:rPr>
        <w:t xml:space="preserve"> </w:t>
      </w:r>
      <w:r w:rsidRPr="00D17887">
        <w:rPr>
          <w:rFonts w:ascii="Cambria" w:hAnsi="Cambria"/>
          <w:b/>
          <w:bCs/>
          <w:noProof/>
          <w:sz w:val="24"/>
        </w:rPr>
        <w:t>57</w:t>
      </w:r>
      <w:r w:rsidRPr="00D17887">
        <w:rPr>
          <w:rFonts w:ascii="Cambria" w:hAnsi="Cambria"/>
          <w:noProof/>
          <w:sz w:val="24"/>
        </w:rPr>
        <w:t xml:space="preserve"> 289–300.</w:t>
      </w:r>
    </w:p>
    <w:p w14:paraId="0EA83ACC"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Bligh EG &amp; Dyer WJ 1959 A rapid method of total lipid extraction and purification. </w:t>
      </w:r>
      <w:r w:rsidRPr="00D17887">
        <w:rPr>
          <w:rFonts w:ascii="Cambria" w:hAnsi="Cambria"/>
          <w:i/>
          <w:iCs/>
          <w:noProof/>
          <w:sz w:val="24"/>
        </w:rPr>
        <w:t>Canadian Journal of Biochemistry and Physiology</w:t>
      </w:r>
      <w:r w:rsidRPr="00D17887">
        <w:rPr>
          <w:rFonts w:ascii="Cambria" w:hAnsi="Cambria"/>
          <w:noProof/>
          <w:sz w:val="24"/>
        </w:rPr>
        <w:t xml:space="preserve"> </w:t>
      </w:r>
      <w:r w:rsidRPr="00D17887">
        <w:rPr>
          <w:rFonts w:ascii="Cambria" w:hAnsi="Cambria"/>
          <w:b/>
          <w:bCs/>
          <w:noProof/>
          <w:sz w:val="24"/>
        </w:rPr>
        <w:t>37</w:t>
      </w:r>
      <w:r w:rsidRPr="00D17887">
        <w:rPr>
          <w:rFonts w:ascii="Cambria" w:hAnsi="Cambria"/>
          <w:noProof/>
          <w:sz w:val="24"/>
        </w:rPr>
        <w:t xml:space="preserve"> 911–917.</w:t>
      </w:r>
    </w:p>
    <w:p w14:paraId="66E4696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Campbell JE, Peckett AJ, D’souza AM, Hawke TJ &amp; Riddell MC 2011 Adipogenic and lipolytic effects of chronic glucocorticoid exposure. </w:t>
      </w:r>
      <w:r w:rsidRPr="00D17887">
        <w:rPr>
          <w:rFonts w:ascii="Cambria" w:hAnsi="Cambria"/>
          <w:i/>
          <w:iCs/>
          <w:noProof/>
          <w:sz w:val="24"/>
        </w:rPr>
        <w:t>American Journal of Physiology. Cell Physiology</w:t>
      </w:r>
      <w:r w:rsidRPr="00D17887">
        <w:rPr>
          <w:rFonts w:ascii="Cambria" w:hAnsi="Cambria"/>
          <w:noProof/>
          <w:sz w:val="24"/>
        </w:rPr>
        <w:t xml:space="preserve"> </w:t>
      </w:r>
      <w:r w:rsidRPr="00D17887">
        <w:rPr>
          <w:rFonts w:ascii="Cambria" w:hAnsi="Cambria"/>
          <w:b/>
          <w:bCs/>
          <w:noProof/>
          <w:sz w:val="24"/>
        </w:rPr>
        <w:t>300</w:t>
      </w:r>
      <w:r w:rsidRPr="00D17887">
        <w:rPr>
          <w:rFonts w:ascii="Cambria" w:hAnsi="Cambria"/>
          <w:noProof/>
          <w:sz w:val="24"/>
        </w:rPr>
        <w:t xml:space="preserve"> C198–C209. (doi:10.1152/ajpcell.00045.2010)</w:t>
      </w:r>
    </w:p>
    <w:p w14:paraId="63AD0862"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Clark NR &amp; Ma’ayan A 2011 Introduction to statistical methods for analyzing large data sets: gene-set enrichment analysis. </w:t>
      </w:r>
      <w:r w:rsidRPr="00D17887">
        <w:rPr>
          <w:rFonts w:ascii="Cambria" w:hAnsi="Cambria"/>
          <w:i/>
          <w:iCs/>
          <w:noProof/>
          <w:sz w:val="24"/>
        </w:rPr>
        <w:t>Science Signaling</w:t>
      </w:r>
      <w:r w:rsidRPr="00D17887">
        <w:rPr>
          <w:rFonts w:ascii="Cambria" w:hAnsi="Cambria"/>
          <w:noProof/>
          <w:sz w:val="24"/>
        </w:rPr>
        <w:t xml:space="preserve"> </w:t>
      </w:r>
      <w:r w:rsidRPr="00D17887">
        <w:rPr>
          <w:rFonts w:ascii="Cambria" w:hAnsi="Cambria"/>
          <w:b/>
          <w:bCs/>
          <w:noProof/>
          <w:sz w:val="24"/>
        </w:rPr>
        <w:t>4</w:t>
      </w:r>
      <w:r w:rsidRPr="00D17887">
        <w:rPr>
          <w:rFonts w:ascii="Cambria" w:hAnsi="Cambria"/>
          <w:noProof/>
          <w:sz w:val="24"/>
        </w:rPr>
        <w:t xml:space="preserve"> tr4. (doi:10.1126/scisignal.2001966)</w:t>
      </w:r>
    </w:p>
    <w:p w14:paraId="002781A1"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Cushing H 1932 The basophil adenomas of the pituitary body and their clinical manifestations. </w:t>
      </w:r>
      <w:r w:rsidRPr="00D17887">
        <w:rPr>
          <w:rFonts w:ascii="Cambria" w:hAnsi="Cambria"/>
          <w:i/>
          <w:iCs/>
          <w:noProof/>
          <w:sz w:val="24"/>
        </w:rPr>
        <w:t>Bulletin of the Johns Hopkins Hospital</w:t>
      </w:r>
      <w:r w:rsidRPr="00D17887">
        <w:rPr>
          <w:rFonts w:ascii="Cambria" w:hAnsi="Cambria"/>
          <w:noProof/>
          <w:sz w:val="24"/>
        </w:rPr>
        <w:t xml:space="preserve"> </w:t>
      </w:r>
      <w:r w:rsidRPr="00D17887">
        <w:rPr>
          <w:rFonts w:ascii="Cambria" w:hAnsi="Cambria"/>
          <w:b/>
          <w:bCs/>
          <w:noProof/>
          <w:sz w:val="24"/>
        </w:rPr>
        <w:t>50</w:t>
      </w:r>
      <w:r w:rsidRPr="00D17887">
        <w:rPr>
          <w:rFonts w:ascii="Cambria" w:hAnsi="Cambria"/>
          <w:noProof/>
          <w:sz w:val="24"/>
        </w:rPr>
        <w:t xml:space="preserve"> 157–158.</w:t>
      </w:r>
    </w:p>
    <w:p w14:paraId="06A4B1CB"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D17887">
        <w:rPr>
          <w:rFonts w:ascii="Cambria" w:hAnsi="Cambria"/>
          <w:i/>
          <w:iCs/>
          <w:noProof/>
          <w:sz w:val="24"/>
        </w:rPr>
        <w:t>Journal of Clinical Investigation</w:t>
      </w:r>
      <w:r w:rsidRPr="00D17887">
        <w:rPr>
          <w:rFonts w:ascii="Cambria" w:hAnsi="Cambria"/>
          <w:noProof/>
          <w:sz w:val="24"/>
        </w:rPr>
        <w:t xml:space="preserve"> </w:t>
      </w:r>
      <w:r w:rsidRPr="00D17887">
        <w:rPr>
          <w:rFonts w:ascii="Cambria" w:hAnsi="Cambria"/>
          <w:b/>
          <w:bCs/>
          <w:noProof/>
          <w:sz w:val="24"/>
        </w:rPr>
        <w:t>96</w:t>
      </w:r>
      <w:r w:rsidRPr="00D17887">
        <w:rPr>
          <w:rFonts w:ascii="Cambria" w:hAnsi="Cambria"/>
          <w:noProof/>
          <w:sz w:val="24"/>
        </w:rPr>
        <w:t xml:space="preserve"> 2113–2119. (doi:10.1172/JCI118264)</w:t>
      </w:r>
    </w:p>
    <w:p w14:paraId="774563F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D17887">
        <w:rPr>
          <w:rFonts w:ascii="Cambria" w:hAnsi="Cambria"/>
          <w:i/>
          <w:iCs/>
          <w:noProof/>
          <w:sz w:val="24"/>
        </w:rPr>
        <w:t>Endocrinology</w:t>
      </w:r>
      <w:r w:rsidRPr="00D17887">
        <w:rPr>
          <w:rFonts w:ascii="Cambria" w:hAnsi="Cambria"/>
          <w:noProof/>
          <w:sz w:val="24"/>
        </w:rPr>
        <w:t xml:space="preserve"> </w:t>
      </w:r>
      <w:r w:rsidRPr="00D17887">
        <w:rPr>
          <w:rFonts w:ascii="Cambria" w:hAnsi="Cambria"/>
          <w:b/>
          <w:bCs/>
          <w:noProof/>
          <w:sz w:val="24"/>
        </w:rPr>
        <w:t>145</w:t>
      </w:r>
      <w:r w:rsidRPr="00D17887">
        <w:rPr>
          <w:rFonts w:ascii="Cambria" w:hAnsi="Cambria"/>
          <w:noProof/>
          <w:sz w:val="24"/>
        </w:rPr>
        <w:t xml:space="preserve"> 5847–5861. (doi:10.1210/en.2004-0371)</w:t>
      </w:r>
    </w:p>
    <w:p w14:paraId="3C1974F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Dinarello C a &amp; Kim S-H 2006 IL-32, a novel cytokine with a possible role in disease. </w:t>
      </w:r>
      <w:r w:rsidRPr="00D17887">
        <w:rPr>
          <w:rFonts w:ascii="Cambria" w:hAnsi="Cambria"/>
          <w:i/>
          <w:iCs/>
          <w:noProof/>
          <w:sz w:val="24"/>
        </w:rPr>
        <w:t>Annals of the Rheumatic Diseases</w:t>
      </w:r>
      <w:r w:rsidRPr="00D17887">
        <w:rPr>
          <w:rFonts w:ascii="Cambria" w:hAnsi="Cambria"/>
          <w:noProof/>
          <w:sz w:val="24"/>
        </w:rPr>
        <w:t xml:space="preserve"> </w:t>
      </w:r>
      <w:r w:rsidRPr="00D17887">
        <w:rPr>
          <w:rFonts w:ascii="Cambria" w:hAnsi="Cambria"/>
          <w:b/>
          <w:bCs/>
          <w:noProof/>
          <w:sz w:val="24"/>
        </w:rPr>
        <w:t>65 Suppl 3</w:t>
      </w:r>
      <w:r w:rsidRPr="00D17887">
        <w:rPr>
          <w:rFonts w:ascii="Cambria" w:hAnsi="Cambria"/>
          <w:noProof/>
          <w:sz w:val="24"/>
        </w:rPr>
        <w:t xml:space="preserve"> iii61–i64. (doi:10.1136/ard.2006.058511)</w:t>
      </w:r>
    </w:p>
    <w:p w14:paraId="37A977F5"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Divertie GD, Jensen MD &amp; Miles JM 1991 Stimulation of lipolysis in humans by physiological hypercortisolemia. </w:t>
      </w:r>
      <w:r w:rsidRPr="00D17887">
        <w:rPr>
          <w:rFonts w:ascii="Cambria" w:hAnsi="Cambria"/>
          <w:i/>
          <w:iCs/>
          <w:noProof/>
          <w:sz w:val="24"/>
        </w:rPr>
        <w:t>Diabetes</w:t>
      </w:r>
      <w:r w:rsidRPr="00D17887">
        <w:rPr>
          <w:rFonts w:ascii="Cambria" w:hAnsi="Cambria"/>
          <w:noProof/>
          <w:sz w:val="24"/>
        </w:rPr>
        <w:t xml:space="preserve"> </w:t>
      </w:r>
      <w:r w:rsidRPr="00D17887">
        <w:rPr>
          <w:rFonts w:ascii="Cambria" w:hAnsi="Cambria"/>
          <w:b/>
          <w:bCs/>
          <w:noProof/>
          <w:sz w:val="24"/>
        </w:rPr>
        <w:t>40</w:t>
      </w:r>
      <w:r w:rsidRPr="00D17887">
        <w:rPr>
          <w:rFonts w:ascii="Cambria" w:hAnsi="Cambria"/>
          <w:noProof/>
          <w:sz w:val="24"/>
        </w:rPr>
        <w:t xml:space="preserve"> 1228–1232. (doi:10.2337/diabetes.40.10.1228)</w:t>
      </w:r>
    </w:p>
    <w:p w14:paraId="7B6BC35F"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Engel FL &amp; Scott JL 1951 The role of hormones in adipose tissue glycogen synthesis in the rat; the adrenal cortex. </w:t>
      </w:r>
      <w:r w:rsidRPr="00D17887">
        <w:rPr>
          <w:rFonts w:ascii="Cambria" w:hAnsi="Cambria"/>
          <w:i/>
          <w:iCs/>
          <w:noProof/>
          <w:sz w:val="24"/>
        </w:rPr>
        <w:t>Endocrinology</w:t>
      </w:r>
      <w:r w:rsidRPr="00D17887">
        <w:rPr>
          <w:rFonts w:ascii="Cambria" w:hAnsi="Cambria"/>
          <w:noProof/>
          <w:sz w:val="24"/>
        </w:rPr>
        <w:t xml:space="preserve"> </w:t>
      </w:r>
      <w:r w:rsidRPr="00D17887">
        <w:rPr>
          <w:rFonts w:ascii="Cambria" w:hAnsi="Cambria"/>
          <w:b/>
          <w:bCs/>
          <w:noProof/>
          <w:sz w:val="24"/>
        </w:rPr>
        <w:t>48</w:t>
      </w:r>
      <w:r w:rsidRPr="00D17887">
        <w:rPr>
          <w:rFonts w:ascii="Cambria" w:hAnsi="Cambria"/>
          <w:noProof/>
          <w:sz w:val="24"/>
        </w:rPr>
        <w:t xml:space="preserve"> 56–69.</w:t>
      </w:r>
    </w:p>
    <w:p w14:paraId="70331DC0"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Galton DJ &amp; Wilson JP 1972 Lipogenesis in adipose tissue of patients with obesity and Cushing’s disease. </w:t>
      </w:r>
      <w:r w:rsidRPr="00D17887">
        <w:rPr>
          <w:rFonts w:ascii="Cambria" w:hAnsi="Cambria"/>
          <w:i/>
          <w:iCs/>
          <w:noProof/>
          <w:sz w:val="24"/>
        </w:rPr>
        <w:t>Clinical Science</w:t>
      </w:r>
      <w:r w:rsidRPr="00D17887">
        <w:rPr>
          <w:rFonts w:ascii="Cambria" w:hAnsi="Cambria"/>
          <w:noProof/>
          <w:sz w:val="24"/>
        </w:rPr>
        <w:t xml:space="preserve"> </w:t>
      </w:r>
      <w:r w:rsidRPr="00D17887">
        <w:rPr>
          <w:rFonts w:ascii="Cambria" w:hAnsi="Cambria"/>
          <w:b/>
          <w:bCs/>
          <w:noProof/>
          <w:sz w:val="24"/>
        </w:rPr>
        <w:t>43</w:t>
      </w:r>
      <w:r w:rsidRPr="00D17887">
        <w:rPr>
          <w:rFonts w:ascii="Cambria" w:hAnsi="Cambria"/>
          <w:noProof/>
          <w:sz w:val="24"/>
        </w:rPr>
        <w:t xml:space="preserve"> 17P.</w:t>
      </w:r>
    </w:p>
    <w:p w14:paraId="740953E5"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Gathercole LL, Bujalska IJ, Stewart PM &amp; Tomlinson JW 2007 Glucocorticoid modulation of insulin signaling in human subcutaneous adipose tissue. </w:t>
      </w:r>
      <w:r w:rsidRPr="00D17887">
        <w:rPr>
          <w:rFonts w:ascii="Cambria" w:hAnsi="Cambria"/>
          <w:i/>
          <w:iCs/>
          <w:noProof/>
          <w:sz w:val="24"/>
        </w:rPr>
        <w:t>The Journal of Clinical Endocrinology and Metabolism</w:t>
      </w:r>
      <w:r w:rsidRPr="00D17887">
        <w:rPr>
          <w:rFonts w:ascii="Cambria" w:hAnsi="Cambria"/>
          <w:noProof/>
          <w:sz w:val="24"/>
        </w:rPr>
        <w:t xml:space="preserve"> </w:t>
      </w:r>
      <w:r w:rsidRPr="00D17887">
        <w:rPr>
          <w:rFonts w:ascii="Cambria" w:hAnsi="Cambria"/>
          <w:b/>
          <w:bCs/>
          <w:noProof/>
          <w:sz w:val="24"/>
        </w:rPr>
        <w:t>92</w:t>
      </w:r>
      <w:r w:rsidRPr="00D17887">
        <w:rPr>
          <w:rFonts w:ascii="Cambria" w:hAnsi="Cambria"/>
          <w:noProof/>
          <w:sz w:val="24"/>
        </w:rPr>
        <w:t xml:space="preserve"> 4332–4339. (doi:10.1210/jc.2007-1399)</w:t>
      </w:r>
    </w:p>
    <w:p w14:paraId="24E46FDB"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Geer EB, Islam J &amp; Buettner C 2014 Mechanisms of glucocorticoid-induced insulin resistance: Focus on adipose tissue function and lipid metabolism. </w:t>
      </w:r>
      <w:r w:rsidRPr="00D17887">
        <w:rPr>
          <w:rFonts w:ascii="Cambria" w:hAnsi="Cambria"/>
          <w:i/>
          <w:iCs/>
          <w:noProof/>
          <w:sz w:val="24"/>
        </w:rPr>
        <w:t>Endocrinology and Metabolism Clinics of North America</w:t>
      </w:r>
      <w:r w:rsidRPr="00D17887">
        <w:rPr>
          <w:rFonts w:ascii="Cambria" w:hAnsi="Cambria"/>
          <w:noProof/>
          <w:sz w:val="24"/>
        </w:rPr>
        <w:t xml:space="preserve"> </w:t>
      </w:r>
      <w:r w:rsidRPr="00D17887">
        <w:rPr>
          <w:rFonts w:ascii="Cambria" w:hAnsi="Cambria"/>
          <w:b/>
          <w:bCs/>
          <w:noProof/>
          <w:sz w:val="24"/>
        </w:rPr>
        <w:t>43</w:t>
      </w:r>
      <w:r w:rsidRPr="00D17887">
        <w:rPr>
          <w:rFonts w:ascii="Cambria" w:hAnsi="Cambria"/>
          <w:noProof/>
          <w:sz w:val="24"/>
        </w:rPr>
        <w:t xml:space="preserve"> 75–102. (doi:10.1016/j.ecl.2013.10.005)</w:t>
      </w:r>
    </w:p>
    <w:p w14:paraId="6AA3DB2E"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D17887">
        <w:rPr>
          <w:rFonts w:ascii="Cambria" w:hAnsi="Cambria"/>
          <w:i/>
          <w:iCs/>
          <w:noProof/>
          <w:sz w:val="24"/>
        </w:rPr>
        <w:t>Journal of Clinical Endocrinology and Metabolism</w:t>
      </w:r>
      <w:r w:rsidRPr="00D17887">
        <w:rPr>
          <w:rFonts w:ascii="Cambria" w:hAnsi="Cambria"/>
          <w:noProof/>
          <w:sz w:val="24"/>
        </w:rPr>
        <w:t xml:space="preserve"> </w:t>
      </w:r>
      <w:r w:rsidRPr="00D17887">
        <w:rPr>
          <w:rFonts w:ascii="Cambria" w:hAnsi="Cambria"/>
          <w:b/>
          <w:bCs/>
          <w:noProof/>
          <w:sz w:val="24"/>
        </w:rPr>
        <w:t>83</w:t>
      </w:r>
      <w:r w:rsidRPr="00D17887">
        <w:rPr>
          <w:rFonts w:ascii="Cambria" w:hAnsi="Cambria"/>
          <w:noProof/>
          <w:sz w:val="24"/>
        </w:rPr>
        <w:t xml:space="preserve"> 902–910. (doi:10.1210/jc.83.3.902)</w:t>
      </w:r>
    </w:p>
    <w:p w14:paraId="2B1C5D83"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D17887">
        <w:rPr>
          <w:rFonts w:ascii="Cambria" w:hAnsi="Cambria"/>
          <w:i/>
          <w:iCs/>
          <w:noProof/>
          <w:sz w:val="24"/>
        </w:rPr>
        <w:t>American Journal of Physiology. Endocrinology and Metabolism</w:t>
      </w:r>
      <w:r w:rsidRPr="00D17887">
        <w:rPr>
          <w:rFonts w:ascii="Cambria" w:hAnsi="Cambria"/>
          <w:noProof/>
          <w:sz w:val="24"/>
        </w:rPr>
        <w:t xml:space="preserve"> </w:t>
      </w:r>
      <w:r w:rsidRPr="00D17887">
        <w:rPr>
          <w:rFonts w:ascii="Cambria" w:hAnsi="Cambria"/>
          <w:b/>
          <w:bCs/>
          <w:noProof/>
          <w:sz w:val="24"/>
        </w:rPr>
        <w:t>304</w:t>
      </w:r>
      <w:r w:rsidRPr="00D17887">
        <w:rPr>
          <w:rFonts w:ascii="Cambria" w:hAnsi="Cambria"/>
          <w:noProof/>
          <w:sz w:val="24"/>
        </w:rPr>
        <w:t xml:space="preserve"> E282–E293. (doi:10.1152/ajpendo.00154.2012)</w:t>
      </w:r>
    </w:p>
    <w:p w14:paraId="7A3C305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Hauner H, Schmid P &amp; Pfeiffer EF 1987 Glucocorticoids and insulin promote the differentiation of human adipocyte precursor cells into fat cells. </w:t>
      </w:r>
      <w:r w:rsidRPr="00D17887">
        <w:rPr>
          <w:rFonts w:ascii="Cambria" w:hAnsi="Cambria"/>
          <w:i/>
          <w:iCs/>
          <w:noProof/>
          <w:sz w:val="24"/>
        </w:rPr>
        <w:t>Journal of Clinical Endocrinology and Metabolism</w:t>
      </w:r>
      <w:r w:rsidRPr="00D17887">
        <w:rPr>
          <w:rFonts w:ascii="Cambria" w:hAnsi="Cambria"/>
          <w:noProof/>
          <w:sz w:val="24"/>
        </w:rPr>
        <w:t xml:space="preserve"> </w:t>
      </w:r>
      <w:r w:rsidRPr="00D17887">
        <w:rPr>
          <w:rFonts w:ascii="Cambria" w:hAnsi="Cambria"/>
          <w:b/>
          <w:bCs/>
          <w:noProof/>
          <w:sz w:val="24"/>
        </w:rPr>
        <w:t>64</w:t>
      </w:r>
      <w:r w:rsidRPr="00D17887">
        <w:rPr>
          <w:rFonts w:ascii="Cambria" w:hAnsi="Cambria"/>
          <w:noProof/>
          <w:sz w:val="24"/>
        </w:rPr>
        <w:t xml:space="preserve"> 832–835. (doi:10.1210/jcem-64-4-832)</w:t>
      </w:r>
    </w:p>
    <w:p w14:paraId="7217A44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D17887">
        <w:rPr>
          <w:rFonts w:ascii="Cambria" w:hAnsi="Cambria"/>
          <w:i/>
          <w:iCs/>
          <w:noProof/>
          <w:sz w:val="24"/>
        </w:rPr>
        <w:t>The Journal of Clinical Endocrinology and Metabolism</w:t>
      </w:r>
      <w:r w:rsidRPr="00D17887">
        <w:rPr>
          <w:rFonts w:ascii="Cambria" w:hAnsi="Cambria"/>
          <w:noProof/>
          <w:sz w:val="24"/>
        </w:rPr>
        <w:t xml:space="preserve"> </w:t>
      </w:r>
      <w:r w:rsidRPr="00D17887">
        <w:rPr>
          <w:rFonts w:ascii="Cambria" w:hAnsi="Cambria"/>
          <w:b/>
          <w:bCs/>
          <w:noProof/>
          <w:sz w:val="24"/>
        </w:rPr>
        <w:t>98</w:t>
      </w:r>
      <w:r w:rsidRPr="00D17887">
        <w:rPr>
          <w:rFonts w:ascii="Cambria" w:hAnsi="Cambria"/>
          <w:noProof/>
          <w:sz w:val="24"/>
        </w:rPr>
        <w:t xml:space="preserve"> 1631–1640. (doi:10.1210/jc.2012-3523)</w:t>
      </w:r>
    </w:p>
    <w:p w14:paraId="1006A2B2"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Hochberg I, Tran Q, Harvey I, Stephenson EJ, Barkan AR, Chander WF, Saltiel AR &amp; Bridges D 2015 Dataset for Cushing’s and Acromegaly Studies. (doi:10.5281/zenodo.10726)</w:t>
      </w:r>
    </w:p>
    <w:p w14:paraId="699C4B39"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Holland WL, Brozinick JT, Wang L-PP, Hawkins ED, Sargent KM, Liu Y, Narra K, Hoehn KL, Knotts T a., Siesky A </w:t>
      </w:r>
      <w:r w:rsidRPr="00D17887">
        <w:rPr>
          <w:rFonts w:ascii="Cambria" w:hAnsi="Cambria"/>
          <w:i/>
          <w:iCs/>
          <w:noProof/>
          <w:sz w:val="24"/>
        </w:rPr>
        <w:t>et al.</w:t>
      </w:r>
      <w:r w:rsidRPr="00D17887">
        <w:rPr>
          <w:rFonts w:ascii="Cambria" w:hAnsi="Cambria"/>
          <w:noProof/>
          <w:sz w:val="24"/>
        </w:rPr>
        <w:t xml:space="preserve"> 2007 Inhibition of ceramide synthesis ameliorates glucocorticoid-, saturated-fat-, and obesity-induced insulin resistance. </w:t>
      </w:r>
      <w:r w:rsidRPr="00D17887">
        <w:rPr>
          <w:rFonts w:ascii="Cambria" w:hAnsi="Cambria"/>
          <w:i/>
          <w:iCs/>
          <w:noProof/>
          <w:sz w:val="24"/>
        </w:rPr>
        <w:t>Cell Metabolism</w:t>
      </w:r>
      <w:r w:rsidRPr="00D17887">
        <w:rPr>
          <w:rFonts w:ascii="Cambria" w:hAnsi="Cambria"/>
          <w:noProof/>
          <w:sz w:val="24"/>
        </w:rPr>
        <w:t xml:space="preserve"> </w:t>
      </w:r>
      <w:r w:rsidRPr="00D17887">
        <w:rPr>
          <w:rFonts w:ascii="Cambria" w:hAnsi="Cambria"/>
          <w:b/>
          <w:bCs/>
          <w:noProof/>
          <w:sz w:val="24"/>
        </w:rPr>
        <w:t>5</w:t>
      </w:r>
      <w:r w:rsidRPr="00D17887">
        <w:rPr>
          <w:rFonts w:ascii="Cambria" w:hAnsi="Cambria"/>
          <w:noProof/>
          <w:sz w:val="24"/>
        </w:rPr>
        <w:t xml:space="preserve"> 167–179. (doi:10.1016/j.cmet.2007.01.002)</w:t>
      </w:r>
    </w:p>
    <w:p w14:paraId="2BFEAB44"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Kasumov T, Huang H, Chung Y-M, Zhang R, McCullough AJ &amp; Kirwan JP 2010 Quantification of ceramide species in biological samples by liquid chromatography electrospray ionization tandem mass spectrometry. </w:t>
      </w:r>
      <w:r w:rsidRPr="00D17887">
        <w:rPr>
          <w:rFonts w:ascii="Cambria" w:hAnsi="Cambria"/>
          <w:i/>
          <w:iCs/>
          <w:noProof/>
          <w:sz w:val="24"/>
        </w:rPr>
        <w:t>Analytical Biochemistry</w:t>
      </w:r>
      <w:r w:rsidRPr="00D17887">
        <w:rPr>
          <w:rFonts w:ascii="Cambria" w:hAnsi="Cambria"/>
          <w:noProof/>
          <w:sz w:val="24"/>
        </w:rPr>
        <w:t xml:space="preserve"> </w:t>
      </w:r>
      <w:r w:rsidRPr="00D17887">
        <w:rPr>
          <w:rFonts w:ascii="Cambria" w:hAnsi="Cambria"/>
          <w:b/>
          <w:bCs/>
          <w:noProof/>
          <w:sz w:val="24"/>
        </w:rPr>
        <w:t>401</w:t>
      </w:r>
      <w:r w:rsidRPr="00D17887">
        <w:rPr>
          <w:rFonts w:ascii="Cambria" w:hAnsi="Cambria"/>
          <w:noProof/>
          <w:sz w:val="24"/>
        </w:rPr>
        <w:t xml:space="preserve"> 154–161. (doi:10.1016/j.ab.2010.02.023)</w:t>
      </w:r>
    </w:p>
    <w:p w14:paraId="63FD1635"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Kim D, Pertea G, Trapnell C, Pimentel H, Kelley R &amp; Salzberg SL 2013 TopHat2: accurate alignment of transcriptomes in the presence of insertions, deletions and gene fusions. </w:t>
      </w:r>
      <w:r w:rsidRPr="00D17887">
        <w:rPr>
          <w:rFonts w:ascii="Cambria" w:hAnsi="Cambria"/>
          <w:i/>
          <w:iCs/>
          <w:noProof/>
          <w:sz w:val="24"/>
        </w:rPr>
        <w:t>Genome Biology</w:t>
      </w:r>
      <w:r w:rsidRPr="00D17887">
        <w:rPr>
          <w:rFonts w:ascii="Cambria" w:hAnsi="Cambria"/>
          <w:noProof/>
          <w:sz w:val="24"/>
        </w:rPr>
        <w:t xml:space="preserve"> </w:t>
      </w:r>
      <w:r w:rsidRPr="00D17887">
        <w:rPr>
          <w:rFonts w:ascii="Cambria" w:hAnsi="Cambria"/>
          <w:b/>
          <w:bCs/>
          <w:noProof/>
          <w:sz w:val="24"/>
        </w:rPr>
        <w:t>14</w:t>
      </w:r>
      <w:r w:rsidRPr="00D17887">
        <w:rPr>
          <w:rFonts w:ascii="Cambria" w:hAnsi="Cambria"/>
          <w:noProof/>
          <w:sz w:val="24"/>
        </w:rPr>
        <w:t xml:space="preserve"> R36. (doi:10.1186/gb-2013-14-4-r36)</w:t>
      </w:r>
    </w:p>
    <w:p w14:paraId="7F49EC8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D17887">
        <w:rPr>
          <w:rFonts w:ascii="Cambria" w:hAnsi="Cambria"/>
          <w:i/>
          <w:iCs/>
          <w:noProof/>
          <w:sz w:val="24"/>
        </w:rPr>
        <w:t>Physiological Research</w:t>
      </w:r>
      <w:r w:rsidRPr="00D17887">
        <w:rPr>
          <w:rFonts w:ascii="Cambria" w:hAnsi="Cambria"/>
          <w:noProof/>
          <w:sz w:val="24"/>
        </w:rPr>
        <w:t xml:space="preserve"> </w:t>
      </w:r>
      <w:r w:rsidRPr="00D17887">
        <w:rPr>
          <w:rFonts w:ascii="Cambria" w:hAnsi="Cambria"/>
          <w:b/>
          <w:bCs/>
          <w:noProof/>
          <w:sz w:val="24"/>
        </w:rPr>
        <w:t>55</w:t>
      </w:r>
      <w:r w:rsidRPr="00D17887">
        <w:rPr>
          <w:rFonts w:ascii="Cambria" w:hAnsi="Cambria"/>
          <w:noProof/>
          <w:sz w:val="24"/>
        </w:rPr>
        <w:t xml:space="preserve"> 421–428.</w:t>
      </w:r>
    </w:p>
    <w:p w14:paraId="5204123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Lamberts SW &amp; Birkenhäger JC 1976 Body composition in Cushing’s disease. </w:t>
      </w:r>
      <w:r w:rsidRPr="00D17887">
        <w:rPr>
          <w:rFonts w:ascii="Cambria" w:hAnsi="Cambria"/>
          <w:i/>
          <w:iCs/>
          <w:noProof/>
          <w:sz w:val="24"/>
        </w:rPr>
        <w:t>The Journal of Clinical Endocrinology and Metabolism</w:t>
      </w:r>
      <w:r w:rsidRPr="00D17887">
        <w:rPr>
          <w:rFonts w:ascii="Cambria" w:hAnsi="Cambria"/>
          <w:noProof/>
          <w:sz w:val="24"/>
        </w:rPr>
        <w:t xml:space="preserve"> </w:t>
      </w:r>
      <w:r w:rsidRPr="00D17887">
        <w:rPr>
          <w:rFonts w:ascii="Cambria" w:hAnsi="Cambria"/>
          <w:b/>
          <w:bCs/>
          <w:noProof/>
          <w:sz w:val="24"/>
        </w:rPr>
        <w:t>42</w:t>
      </w:r>
      <w:r w:rsidRPr="00D17887">
        <w:rPr>
          <w:rFonts w:ascii="Cambria" w:hAnsi="Cambria"/>
          <w:noProof/>
          <w:sz w:val="24"/>
        </w:rPr>
        <w:t xml:space="preserve"> 864–868.</w:t>
      </w:r>
    </w:p>
    <w:p w14:paraId="013BCF15"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Langmead B &amp; Salzberg S 2012 Fast gapped-read alignment with Bowtie 2. </w:t>
      </w:r>
      <w:r w:rsidRPr="00D17887">
        <w:rPr>
          <w:rFonts w:ascii="Cambria" w:hAnsi="Cambria"/>
          <w:i/>
          <w:iCs/>
          <w:noProof/>
          <w:sz w:val="24"/>
        </w:rPr>
        <w:t>Nature Methods</w:t>
      </w:r>
      <w:r w:rsidRPr="00D17887">
        <w:rPr>
          <w:rFonts w:ascii="Cambria" w:hAnsi="Cambria"/>
          <w:noProof/>
          <w:sz w:val="24"/>
        </w:rPr>
        <w:t xml:space="preserve"> </w:t>
      </w:r>
      <w:r w:rsidRPr="00D17887">
        <w:rPr>
          <w:rFonts w:ascii="Cambria" w:hAnsi="Cambria"/>
          <w:b/>
          <w:bCs/>
          <w:noProof/>
          <w:sz w:val="24"/>
        </w:rPr>
        <w:t>9</w:t>
      </w:r>
      <w:r w:rsidRPr="00D17887">
        <w:rPr>
          <w:rFonts w:ascii="Cambria" w:hAnsi="Cambria"/>
          <w:noProof/>
          <w:sz w:val="24"/>
        </w:rPr>
        <w:t xml:space="preserve"> 357–360. (doi:10.1038/nmeth.1923)</w:t>
      </w:r>
    </w:p>
    <w:p w14:paraId="6E83F8D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Lindholm J, Juul S, Jørgensen JOL, Astrup J, Bjerre P, Feldt-Rasmussen U, Hagen C, Jørgensen J, Kosteljanetz M, Kristensen L </w:t>
      </w:r>
      <w:r w:rsidRPr="00D17887">
        <w:rPr>
          <w:rFonts w:ascii="Cambria" w:hAnsi="Cambria"/>
          <w:i/>
          <w:iCs/>
          <w:noProof/>
          <w:sz w:val="24"/>
        </w:rPr>
        <w:t>et al.</w:t>
      </w:r>
      <w:r w:rsidRPr="00D17887">
        <w:rPr>
          <w:rFonts w:ascii="Cambria" w:hAnsi="Cambria"/>
          <w:noProof/>
          <w:sz w:val="24"/>
        </w:rPr>
        <w:t xml:space="preserve"> 2001 Incidence and late prognosis of Cushing’s syndrome: A population-based study. </w:t>
      </w:r>
      <w:r w:rsidRPr="00D17887">
        <w:rPr>
          <w:rFonts w:ascii="Cambria" w:hAnsi="Cambria"/>
          <w:i/>
          <w:iCs/>
          <w:noProof/>
          <w:sz w:val="24"/>
        </w:rPr>
        <w:t>Journal of Clinical Endocrinology and Metabolism</w:t>
      </w:r>
      <w:r w:rsidRPr="00D17887">
        <w:rPr>
          <w:rFonts w:ascii="Cambria" w:hAnsi="Cambria"/>
          <w:noProof/>
          <w:sz w:val="24"/>
        </w:rPr>
        <w:t xml:space="preserve"> </w:t>
      </w:r>
      <w:r w:rsidRPr="00D17887">
        <w:rPr>
          <w:rFonts w:ascii="Cambria" w:hAnsi="Cambria"/>
          <w:b/>
          <w:bCs/>
          <w:noProof/>
          <w:sz w:val="24"/>
        </w:rPr>
        <w:t>86</w:t>
      </w:r>
      <w:r w:rsidRPr="00D17887">
        <w:rPr>
          <w:rFonts w:ascii="Cambria" w:hAnsi="Cambria"/>
          <w:noProof/>
          <w:sz w:val="24"/>
        </w:rPr>
        <w:t xml:space="preserve"> 117–123. (doi:10.1210/jc.86.1.117)</w:t>
      </w:r>
    </w:p>
    <w:p w14:paraId="57EE7AB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Long W, Wei L &amp; Barrett EJ 2001 Dexamethasone inhibits the stimulation of muscle protein synthesis and PHAS-I and p70 S6-kinase phosphorylation. </w:t>
      </w:r>
      <w:r w:rsidRPr="00D17887">
        <w:rPr>
          <w:rFonts w:ascii="Cambria" w:hAnsi="Cambria"/>
          <w:i/>
          <w:iCs/>
          <w:noProof/>
          <w:sz w:val="24"/>
        </w:rPr>
        <w:t>American Journal of Physiology. Endocrinology and Metabolism</w:t>
      </w:r>
      <w:r w:rsidRPr="00D17887">
        <w:rPr>
          <w:rFonts w:ascii="Cambria" w:hAnsi="Cambria"/>
          <w:noProof/>
          <w:sz w:val="24"/>
        </w:rPr>
        <w:t xml:space="preserve"> </w:t>
      </w:r>
      <w:r w:rsidRPr="00D17887">
        <w:rPr>
          <w:rFonts w:ascii="Cambria" w:hAnsi="Cambria"/>
          <w:b/>
          <w:bCs/>
          <w:noProof/>
          <w:sz w:val="24"/>
        </w:rPr>
        <w:t>280</w:t>
      </w:r>
      <w:r w:rsidRPr="00D17887">
        <w:rPr>
          <w:rFonts w:ascii="Cambria" w:hAnsi="Cambria"/>
          <w:noProof/>
          <w:sz w:val="24"/>
        </w:rPr>
        <w:t xml:space="preserve"> E570–E575.</w:t>
      </w:r>
    </w:p>
    <w:p w14:paraId="72E6BAC9"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Love MI, Huber W &amp; Anders S 2014 </w:t>
      </w:r>
      <w:r w:rsidRPr="00D17887">
        <w:rPr>
          <w:rFonts w:ascii="Cambria" w:hAnsi="Cambria"/>
          <w:i/>
          <w:iCs/>
          <w:noProof/>
          <w:sz w:val="24"/>
        </w:rPr>
        <w:t>Moderated Estimation of Fold Change and Dispersion for RNA-Seq Data with DESeq2</w:t>
      </w:r>
      <w:r w:rsidRPr="00D17887">
        <w:rPr>
          <w:rFonts w:ascii="Cambria" w:hAnsi="Cambria"/>
          <w:noProof/>
          <w:sz w:val="24"/>
        </w:rPr>
        <w:t>. (doi:10.1101/002832)</w:t>
      </w:r>
    </w:p>
    <w:p w14:paraId="189897F9"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Lumeng CN &amp; Saltiel AR 2011 Inflammatory links between obesity and metabolic disease. </w:t>
      </w:r>
      <w:r w:rsidRPr="00D17887">
        <w:rPr>
          <w:rFonts w:ascii="Cambria" w:hAnsi="Cambria"/>
          <w:i/>
          <w:iCs/>
          <w:noProof/>
          <w:sz w:val="24"/>
        </w:rPr>
        <w:t>The Journal of Clinical Investigation</w:t>
      </w:r>
      <w:r w:rsidRPr="00D17887">
        <w:rPr>
          <w:rFonts w:ascii="Cambria" w:hAnsi="Cambria"/>
          <w:noProof/>
          <w:sz w:val="24"/>
        </w:rPr>
        <w:t xml:space="preserve"> </w:t>
      </w:r>
      <w:r w:rsidRPr="00D17887">
        <w:rPr>
          <w:rFonts w:ascii="Cambria" w:hAnsi="Cambria"/>
          <w:b/>
          <w:bCs/>
          <w:noProof/>
          <w:sz w:val="24"/>
        </w:rPr>
        <w:t>121</w:t>
      </w:r>
      <w:r w:rsidRPr="00D17887">
        <w:rPr>
          <w:rFonts w:ascii="Cambria" w:hAnsi="Cambria"/>
          <w:noProof/>
          <w:sz w:val="24"/>
        </w:rPr>
        <w:t xml:space="preserve"> 2111–2117. (doi:10.1172/JCI57132)</w:t>
      </w:r>
    </w:p>
    <w:p w14:paraId="310AF51D"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D17887">
        <w:rPr>
          <w:rFonts w:ascii="Cambria" w:hAnsi="Cambria"/>
          <w:i/>
          <w:iCs/>
          <w:noProof/>
          <w:sz w:val="24"/>
        </w:rPr>
        <w:t>Radiology</w:t>
      </w:r>
      <w:r w:rsidRPr="00D17887">
        <w:rPr>
          <w:rFonts w:ascii="Cambria" w:hAnsi="Cambria"/>
          <w:noProof/>
          <w:sz w:val="24"/>
        </w:rPr>
        <w:t xml:space="preserve"> </w:t>
      </w:r>
      <w:r w:rsidRPr="00D17887">
        <w:rPr>
          <w:rFonts w:ascii="Cambria" w:hAnsi="Cambria"/>
          <w:b/>
          <w:bCs/>
          <w:noProof/>
          <w:sz w:val="24"/>
        </w:rPr>
        <w:t>170</w:t>
      </w:r>
      <w:r w:rsidRPr="00D17887">
        <w:rPr>
          <w:rFonts w:ascii="Cambria" w:hAnsi="Cambria"/>
          <w:noProof/>
          <w:sz w:val="24"/>
        </w:rPr>
        <w:t xml:space="preserve"> 515–518.</w:t>
      </w:r>
    </w:p>
    <w:p w14:paraId="0C6A223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Menconi M, Fareed M, O’Neal P, Poylin V, Wei W &amp; Hasselgren P-O 2007 Role of glucocorticoids in the molecular regulation of muscle wasting. </w:t>
      </w:r>
      <w:r w:rsidRPr="00D17887">
        <w:rPr>
          <w:rFonts w:ascii="Cambria" w:hAnsi="Cambria"/>
          <w:i/>
          <w:iCs/>
          <w:noProof/>
          <w:sz w:val="24"/>
        </w:rPr>
        <w:t>Critical Care Medicine</w:t>
      </w:r>
      <w:r w:rsidRPr="00D17887">
        <w:rPr>
          <w:rFonts w:ascii="Cambria" w:hAnsi="Cambria"/>
          <w:noProof/>
          <w:sz w:val="24"/>
        </w:rPr>
        <w:t xml:space="preserve"> </w:t>
      </w:r>
      <w:r w:rsidRPr="00D17887">
        <w:rPr>
          <w:rFonts w:ascii="Cambria" w:hAnsi="Cambria"/>
          <w:b/>
          <w:bCs/>
          <w:noProof/>
          <w:sz w:val="24"/>
        </w:rPr>
        <w:t>35</w:t>
      </w:r>
      <w:r w:rsidRPr="00D17887">
        <w:rPr>
          <w:rFonts w:ascii="Cambria" w:hAnsi="Cambria"/>
          <w:noProof/>
          <w:sz w:val="24"/>
        </w:rPr>
        <w:t xml:space="preserve"> S602–S608. (doi:10.1097/01.CCM.0000279194.11328.77)</w:t>
      </w:r>
    </w:p>
    <w:p w14:paraId="5EAF7929"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Morgan SA, McCabe EL, Gathercole LL, Hassan-Smith ZK, Larner DP, Bujalska IJ, Stewart PM, Tomlinson JW &amp; Lavery GG 2014 11β-HSD1 is the major regulator of the tissue-specific effects of circulating glucocorticoid excess. </w:t>
      </w:r>
      <w:r w:rsidRPr="00D17887">
        <w:rPr>
          <w:rFonts w:ascii="Cambria" w:hAnsi="Cambria"/>
          <w:i/>
          <w:iCs/>
          <w:noProof/>
          <w:sz w:val="24"/>
        </w:rPr>
        <w:t>Proceedings of the National Academy of Sciences of the United States of America</w:t>
      </w:r>
      <w:r w:rsidRPr="00D17887">
        <w:rPr>
          <w:rFonts w:ascii="Cambria" w:hAnsi="Cambria"/>
          <w:noProof/>
          <w:sz w:val="24"/>
        </w:rPr>
        <w:t xml:space="preserve"> </w:t>
      </w:r>
      <w:r w:rsidRPr="00D17887">
        <w:rPr>
          <w:rFonts w:ascii="Cambria" w:hAnsi="Cambria"/>
          <w:b/>
          <w:bCs/>
          <w:noProof/>
          <w:sz w:val="24"/>
        </w:rPr>
        <w:t>111</w:t>
      </w:r>
      <w:r w:rsidRPr="00D17887">
        <w:rPr>
          <w:rFonts w:ascii="Cambria" w:hAnsi="Cambria"/>
          <w:noProof/>
          <w:sz w:val="24"/>
        </w:rPr>
        <w:t xml:space="preserve"> E2482–E2491. (doi:10.1073/pnas.1323681111)</w:t>
      </w:r>
    </w:p>
    <w:p w14:paraId="0CC80A4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Ntali G, Grossman A &amp; Karavitaki N 2015 Clinical and biochemical manifestations of Cushing’s. </w:t>
      </w:r>
      <w:r w:rsidRPr="00D17887">
        <w:rPr>
          <w:rFonts w:ascii="Cambria" w:hAnsi="Cambria"/>
          <w:i/>
          <w:iCs/>
          <w:noProof/>
          <w:sz w:val="24"/>
        </w:rPr>
        <w:t>Pituitary</w:t>
      </w:r>
      <w:r w:rsidRPr="00D17887">
        <w:rPr>
          <w:rFonts w:ascii="Cambria" w:hAnsi="Cambria"/>
          <w:noProof/>
          <w:sz w:val="24"/>
        </w:rPr>
        <w:t>. (doi:10.1007/s11102-014-0631-4)</w:t>
      </w:r>
    </w:p>
    <w:p w14:paraId="713F7E0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Papaspyrou-Rao S, Schneider SH, Petersen RN &amp; Fried SK 1997 Dexamethasone increases leptin expression in humans in vivo. </w:t>
      </w:r>
      <w:r w:rsidRPr="00D17887">
        <w:rPr>
          <w:rFonts w:ascii="Cambria" w:hAnsi="Cambria"/>
          <w:i/>
          <w:iCs/>
          <w:noProof/>
          <w:sz w:val="24"/>
        </w:rPr>
        <w:t>Journal of Clinical Endocrinology and Metabolism</w:t>
      </w:r>
      <w:r w:rsidRPr="00D17887">
        <w:rPr>
          <w:rFonts w:ascii="Cambria" w:hAnsi="Cambria"/>
          <w:noProof/>
          <w:sz w:val="24"/>
        </w:rPr>
        <w:t xml:space="preserve"> </w:t>
      </w:r>
      <w:r w:rsidRPr="00D17887">
        <w:rPr>
          <w:rFonts w:ascii="Cambria" w:hAnsi="Cambria"/>
          <w:b/>
          <w:bCs/>
          <w:noProof/>
          <w:sz w:val="24"/>
        </w:rPr>
        <w:t>82</w:t>
      </w:r>
      <w:r w:rsidRPr="00D17887">
        <w:rPr>
          <w:rFonts w:ascii="Cambria" w:hAnsi="Cambria"/>
          <w:noProof/>
          <w:sz w:val="24"/>
        </w:rPr>
        <w:t xml:space="preserve"> 1635–1637.</w:t>
      </w:r>
    </w:p>
    <w:p w14:paraId="2BD33893"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Pleasure DE, Walsh GO &amp; Engel WK 1970 Atrophy of skeletal muscle in patients with Cushing’s syndrome. </w:t>
      </w:r>
      <w:r w:rsidRPr="00D17887">
        <w:rPr>
          <w:rFonts w:ascii="Cambria" w:hAnsi="Cambria"/>
          <w:i/>
          <w:iCs/>
          <w:noProof/>
          <w:sz w:val="24"/>
        </w:rPr>
        <w:t>Archives of Neurology</w:t>
      </w:r>
      <w:r w:rsidRPr="00D17887">
        <w:rPr>
          <w:rFonts w:ascii="Cambria" w:hAnsi="Cambria"/>
          <w:noProof/>
          <w:sz w:val="24"/>
        </w:rPr>
        <w:t xml:space="preserve"> </w:t>
      </w:r>
      <w:r w:rsidRPr="00D17887">
        <w:rPr>
          <w:rFonts w:ascii="Cambria" w:hAnsi="Cambria"/>
          <w:b/>
          <w:bCs/>
          <w:noProof/>
          <w:sz w:val="24"/>
        </w:rPr>
        <w:t>22</w:t>
      </w:r>
      <w:r w:rsidRPr="00D17887">
        <w:rPr>
          <w:rFonts w:ascii="Cambria" w:hAnsi="Cambria"/>
          <w:noProof/>
          <w:sz w:val="24"/>
        </w:rPr>
        <w:t xml:space="preserve"> 118–125. (doi:10.1001/archneur.1970.00480200024002)</w:t>
      </w:r>
    </w:p>
    <w:p w14:paraId="612E2B74"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Price SR, England BK, Bailey JL, Van Vreede K &amp; Mitch WE 1994 Acidosis and glucocorticoids concomitantly increase ubiquitin and proteasome subunit mRNAs in rat muscle. </w:t>
      </w:r>
      <w:r w:rsidRPr="00D17887">
        <w:rPr>
          <w:rFonts w:ascii="Cambria" w:hAnsi="Cambria"/>
          <w:i/>
          <w:iCs/>
          <w:noProof/>
          <w:sz w:val="24"/>
        </w:rPr>
        <w:t>The American Journal of Physiology</w:t>
      </w:r>
      <w:r w:rsidRPr="00D17887">
        <w:rPr>
          <w:rFonts w:ascii="Cambria" w:hAnsi="Cambria"/>
          <w:noProof/>
          <w:sz w:val="24"/>
        </w:rPr>
        <w:t xml:space="preserve"> </w:t>
      </w:r>
      <w:r w:rsidRPr="00D17887">
        <w:rPr>
          <w:rFonts w:ascii="Cambria" w:hAnsi="Cambria"/>
          <w:b/>
          <w:bCs/>
          <w:noProof/>
          <w:sz w:val="24"/>
        </w:rPr>
        <w:t>267</w:t>
      </w:r>
      <w:r w:rsidRPr="00D17887">
        <w:rPr>
          <w:rFonts w:ascii="Cambria" w:hAnsi="Cambria"/>
          <w:noProof/>
          <w:sz w:val="24"/>
        </w:rPr>
        <w:t xml:space="preserve"> C955–C960.</w:t>
      </w:r>
    </w:p>
    <w:p w14:paraId="4345E8FE"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R Core Team 2013 R: A Language and Environment for Statistical Computing.</w:t>
      </w:r>
    </w:p>
    <w:p w14:paraId="6C0828AB"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Reddy TE, Pauli F, Sprouse RO, Neff NF, Newberry KM, Garabedian MJ &amp; Myers RM 2009 Genomic determination of the glucocorticoid response reveals unexpected mechanisms of gene regulation. </w:t>
      </w:r>
      <w:r w:rsidRPr="00D17887">
        <w:rPr>
          <w:rFonts w:ascii="Cambria" w:hAnsi="Cambria"/>
          <w:i/>
          <w:iCs/>
          <w:noProof/>
          <w:sz w:val="24"/>
        </w:rPr>
        <w:t>Genome Research</w:t>
      </w:r>
      <w:r w:rsidRPr="00D17887">
        <w:rPr>
          <w:rFonts w:ascii="Cambria" w:hAnsi="Cambria"/>
          <w:noProof/>
          <w:sz w:val="24"/>
        </w:rPr>
        <w:t xml:space="preserve"> </w:t>
      </w:r>
      <w:r w:rsidRPr="00D17887">
        <w:rPr>
          <w:rFonts w:ascii="Cambria" w:hAnsi="Cambria"/>
          <w:b/>
          <w:bCs/>
          <w:noProof/>
          <w:sz w:val="24"/>
        </w:rPr>
        <w:t>19</w:t>
      </w:r>
      <w:r w:rsidRPr="00D17887">
        <w:rPr>
          <w:rFonts w:ascii="Cambria" w:hAnsi="Cambria"/>
          <w:noProof/>
          <w:sz w:val="24"/>
        </w:rPr>
        <w:t xml:space="preserve"> 2163–2171. (doi:10.1101/gr.097022.109)</w:t>
      </w:r>
    </w:p>
    <w:p w14:paraId="100D2481"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D17887">
        <w:rPr>
          <w:rFonts w:ascii="Cambria" w:hAnsi="Cambria"/>
          <w:i/>
          <w:iCs/>
          <w:noProof/>
          <w:sz w:val="24"/>
        </w:rPr>
        <w:t>European Journal of Endocrinology</w:t>
      </w:r>
      <w:r w:rsidRPr="00D17887">
        <w:rPr>
          <w:rFonts w:ascii="Cambria" w:hAnsi="Cambria"/>
          <w:noProof/>
          <w:sz w:val="24"/>
        </w:rPr>
        <w:t xml:space="preserve"> </w:t>
      </w:r>
      <w:r w:rsidRPr="00D17887">
        <w:rPr>
          <w:rFonts w:ascii="Cambria" w:hAnsi="Cambria"/>
          <w:b/>
          <w:bCs/>
          <w:noProof/>
          <w:sz w:val="24"/>
        </w:rPr>
        <w:t>149</w:t>
      </w:r>
      <w:r w:rsidRPr="00D17887">
        <w:rPr>
          <w:rFonts w:ascii="Cambria" w:hAnsi="Cambria"/>
          <w:noProof/>
          <w:sz w:val="24"/>
        </w:rPr>
        <w:t xml:space="preserve"> 543–548. (doi:10.1530/eje.0.1490543)</w:t>
      </w:r>
    </w:p>
    <w:p w14:paraId="633E306B"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D17887">
        <w:rPr>
          <w:rFonts w:ascii="Cambria" w:hAnsi="Cambria"/>
          <w:i/>
          <w:iCs/>
          <w:noProof/>
          <w:sz w:val="24"/>
        </w:rPr>
        <w:t>Endocrinology</w:t>
      </w:r>
      <w:r w:rsidRPr="00D17887">
        <w:rPr>
          <w:rFonts w:ascii="Cambria" w:hAnsi="Cambria"/>
          <w:noProof/>
          <w:sz w:val="24"/>
        </w:rPr>
        <w:t xml:space="preserve"> </w:t>
      </w:r>
      <w:r w:rsidRPr="00D17887">
        <w:rPr>
          <w:rFonts w:ascii="Cambria" w:hAnsi="Cambria"/>
          <w:b/>
          <w:bCs/>
          <w:noProof/>
          <w:sz w:val="24"/>
        </w:rPr>
        <w:t>154</w:t>
      </w:r>
      <w:r w:rsidRPr="00D17887">
        <w:rPr>
          <w:rFonts w:ascii="Cambria" w:hAnsi="Cambria"/>
          <w:noProof/>
          <w:sz w:val="24"/>
        </w:rPr>
        <w:t xml:space="preserve"> 1528–1539. (doi:10.1210/en.2011-1047)</w:t>
      </w:r>
    </w:p>
    <w:p w14:paraId="63D4649E"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D17887">
        <w:rPr>
          <w:rFonts w:ascii="Cambria" w:hAnsi="Cambria"/>
          <w:i/>
          <w:iCs/>
          <w:noProof/>
          <w:sz w:val="24"/>
        </w:rPr>
        <w:t>Journal of Clinical Endocrinology and Metabolism</w:t>
      </w:r>
      <w:r w:rsidRPr="00D17887">
        <w:rPr>
          <w:rFonts w:ascii="Cambria" w:hAnsi="Cambria"/>
          <w:noProof/>
          <w:sz w:val="24"/>
        </w:rPr>
        <w:t xml:space="preserve"> </w:t>
      </w:r>
      <w:r w:rsidRPr="00D17887">
        <w:rPr>
          <w:rFonts w:ascii="Cambria" w:hAnsi="Cambria"/>
          <w:b/>
          <w:bCs/>
          <w:noProof/>
          <w:sz w:val="24"/>
        </w:rPr>
        <w:t>83</w:t>
      </w:r>
      <w:r w:rsidRPr="00D17887">
        <w:rPr>
          <w:rFonts w:ascii="Cambria" w:hAnsi="Cambria"/>
          <w:noProof/>
          <w:sz w:val="24"/>
        </w:rPr>
        <w:t xml:space="preserve"> 626–631. (doi:10.1210/jc.83.2.626)</w:t>
      </w:r>
    </w:p>
    <w:p w14:paraId="6624E2E1"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Segal HL &amp; Gonzalez Lopez C 1963 Early Effects of Glucocorticoids on Precursor Incorporation into Glycogen. </w:t>
      </w:r>
      <w:r w:rsidRPr="00D17887">
        <w:rPr>
          <w:rFonts w:ascii="Cambria" w:hAnsi="Cambria"/>
          <w:i/>
          <w:iCs/>
          <w:noProof/>
          <w:sz w:val="24"/>
        </w:rPr>
        <w:t>Nature</w:t>
      </w:r>
      <w:r w:rsidRPr="00D17887">
        <w:rPr>
          <w:rFonts w:ascii="Cambria" w:hAnsi="Cambria"/>
          <w:noProof/>
          <w:sz w:val="24"/>
        </w:rPr>
        <w:t xml:space="preserve"> </w:t>
      </w:r>
      <w:r w:rsidRPr="00D17887">
        <w:rPr>
          <w:rFonts w:ascii="Cambria" w:hAnsi="Cambria"/>
          <w:b/>
          <w:bCs/>
          <w:noProof/>
          <w:sz w:val="24"/>
        </w:rPr>
        <w:t>200</w:t>
      </w:r>
      <w:r w:rsidRPr="00D17887">
        <w:rPr>
          <w:rFonts w:ascii="Cambria" w:hAnsi="Cambria"/>
          <w:noProof/>
          <w:sz w:val="24"/>
        </w:rPr>
        <w:t xml:space="preserve"> 143–144. (doi:10.1038/200143a0)</w:t>
      </w:r>
    </w:p>
    <w:p w14:paraId="3020B7A4"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Subramanian A, Tamayo P, Mootha VK, Mukherjee S, Ebert BL, Gillette MA, Paulovich A, Pomeroy SL, Golub TR, Lander ES </w:t>
      </w:r>
      <w:r w:rsidRPr="00D17887">
        <w:rPr>
          <w:rFonts w:ascii="Cambria" w:hAnsi="Cambria"/>
          <w:i/>
          <w:iCs/>
          <w:noProof/>
          <w:sz w:val="24"/>
        </w:rPr>
        <w:t>et al.</w:t>
      </w:r>
      <w:r w:rsidRPr="00D17887">
        <w:rPr>
          <w:rFonts w:ascii="Cambria" w:hAnsi="Cambria"/>
          <w:noProof/>
          <w:sz w:val="24"/>
        </w:rPr>
        <w:t xml:space="preserve"> 2005 Gene set enrichment analysis: a knowledge-based approach for interpreting genome-wide expression profiles. </w:t>
      </w:r>
      <w:r w:rsidRPr="00D17887">
        <w:rPr>
          <w:rFonts w:ascii="Cambria" w:hAnsi="Cambria"/>
          <w:i/>
          <w:iCs/>
          <w:noProof/>
          <w:sz w:val="24"/>
        </w:rPr>
        <w:t>Proceedings of the National Academy of Sciences of the United States of America</w:t>
      </w:r>
      <w:r w:rsidRPr="00D17887">
        <w:rPr>
          <w:rFonts w:ascii="Cambria" w:hAnsi="Cambria"/>
          <w:noProof/>
          <w:sz w:val="24"/>
        </w:rPr>
        <w:t xml:space="preserve"> </w:t>
      </w:r>
      <w:r w:rsidRPr="00D17887">
        <w:rPr>
          <w:rFonts w:ascii="Cambria" w:hAnsi="Cambria"/>
          <w:b/>
          <w:bCs/>
          <w:noProof/>
          <w:sz w:val="24"/>
        </w:rPr>
        <w:t>102</w:t>
      </w:r>
      <w:r w:rsidRPr="00D17887">
        <w:rPr>
          <w:rFonts w:ascii="Cambria" w:hAnsi="Cambria"/>
          <w:noProof/>
          <w:sz w:val="24"/>
        </w:rPr>
        <w:t xml:space="preserve"> 15545–15550. (doi:10.1073/pnas.0506580102)</w:t>
      </w:r>
    </w:p>
    <w:p w14:paraId="7231E99D"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Surjit M, Ganti KP, Mukherji A, Ye T, Hua G, Metzger D, Li M &amp; Chambon P 2011 Widespread negative response elements mediate direct repression by agonist-liganded glucocorticoid receptor. </w:t>
      </w:r>
      <w:r w:rsidRPr="00D17887">
        <w:rPr>
          <w:rFonts w:ascii="Cambria" w:hAnsi="Cambria"/>
          <w:i/>
          <w:iCs/>
          <w:noProof/>
          <w:sz w:val="24"/>
        </w:rPr>
        <w:t>Cell</w:t>
      </w:r>
      <w:r w:rsidRPr="00D17887">
        <w:rPr>
          <w:rFonts w:ascii="Cambria" w:hAnsi="Cambria"/>
          <w:noProof/>
          <w:sz w:val="24"/>
        </w:rPr>
        <w:t xml:space="preserve"> </w:t>
      </w:r>
      <w:r w:rsidRPr="00D17887">
        <w:rPr>
          <w:rFonts w:ascii="Cambria" w:hAnsi="Cambria"/>
          <w:b/>
          <w:bCs/>
          <w:noProof/>
          <w:sz w:val="24"/>
        </w:rPr>
        <w:t>145</w:t>
      </w:r>
      <w:r w:rsidRPr="00D17887">
        <w:rPr>
          <w:rFonts w:ascii="Cambria" w:hAnsi="Cambria"/>
          <w:noProof/>
          <w:sz w:val="24"/>
        </w:rPr>
        <w:t xml:space="preserve"> 224–241. (doi:10.1016/j.cell.2011.03.027)</w:t>
      </w:r>
    </w:p>
    <w:p w14:paraId="7FDC207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D17887">
        <w:rPr>
          <w:rFonts w:ascii="Cambria" w:hAnsi="Cambria"/>
          <w:i/>
          <w:iCs/>
          <w:noProof/>
          <w:sz w:val="24"/>
        </w:rPr>
        <w:t>Molecular Endocrinology (Baltimore, Md.)</w:t>
      </w:r>
      <w:r w:rsidRPr="00D17887">
        <w:rPr>
          <w:rFonts w:ascii="Cambria" w:hAnsi="Cambria"/>
          <w:noProof/>
          <w:sz w:val="24"/>
        </w:rPr>
        <w:t xml:space="preserve"> </w:t>
      </w:r>
      <w:r w:rsidRPr="00D17887">
        <w:rPr>
          <w:rFonts w:ascii="Cambria" w:hAnsi="Cambria"/>
          <w:b/>
          <w:bCs/>
          <w:noProof/>
          <w:sz w:val="24"/>
        </w:rPr>
        <w:t>24</w:t>
      </w:r>
      <w:r w:rsidRPr="00D17887">
        <w:rPr>
          <w:rFonts w:ascii="Cambria" w:hAnsi="Cambria"/>
          <w:noProof/>
          <w:sz w:val="24"/>
        </w:rPr>
        <w:t xml:space="preserve"> 104–113. (doi:10.1210/me.2009-0091)</w:t>
      </w:r>
    </w:p>
    <w:p w14:paraId="3AD6A649"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Wing SS &amp; Goldberg AL 1993 Glucocorticoids activate the ATP-ubiquitin-dependent proteolytic system in skeletal muscle during fasting. </w:t>
      </w:r>
      <w:r w:rsidRPr="00D17887">
        <w:rPr>
          <w:rFonts w:ascii="Cambria" w:hAnsi="Cambria"/>
          <w:i/>
          <w:iCs/>
          <w:noProof/>
          <w:sz w:val="24"/>
        </w:rPr>
        <w:t>The American Journal of Physiology</w:t>
      </w:r>
      <w:r w:rsidRPr="00D17887">
        <w:rPr>
          <w:rFonts w:ascii="Cambria" w:hAnsi="Cambria"/>
          <w:noProof/>
          <w:sz w:val="24"/>
        </w:rPr>
        <w:t xml:space="preserve"> </w:t>
      </w:r>
      <w:r w:rsidRPr="00D17887">
        <w:rPr>
          <w:rFonts w:ascii="Cambria" w:hAnsi="Cambria"/>
          <w:b/>
          <w:bCs/>
          <w:noProof/>
          <w:sz w:val="24"/>
        </w:rPr>
        <w:t>264</w:t>
      </w:r>
      <w:r w:rsidRPr="00D17887">
        <w:rPr>
          <w:rFonts w:ascii="Cambria" w:hAnsi="Cambria"/>
          <w:noProof/>
          <w:sz w:val="24"/>
        </w:rPr>
        <w:t xml:space="preserve"> E668–E676.</w:t>
      </w:r>
    </w:p>
    <w:p w14:paraId="114523FE" w14:textId="5DE92790" w:rsidR="00F72E09" w:rsidRPr="00F72E09" w:rsidRDefault="00F72E09" w:rsidP="00D17887">
      <w:pPr>
        <w:pStyle w:val="NormalWeb"/>
        <w:ind w:left="480" w:hanging="480"/>
        <w:divId w:val="774405318"/>
      </w:pPr>
      <w:r>
        <w:fldChar w:fldCharType="end"/>
      </w:r>
    </w:p>
    <w:p w14:paraId="33F3FE0F" w14:textId="77777777" w:rsidR="00F0643F" w:rsidRDefault="00F0643F" w:rsidP="0015200A">
      <w:pPr>
        <w:spacing w:line="480" w:lineRule="auto"/>
      </w:pPr>
      <w:r>
        <w:br w:type="page"/>
      </w:r>
    </w:p>
    <w:p w14:paraId="50D9DBE0" w14:textId="77777777" w:rsidR="002025A3" w:rsidRDefault="002025A3" w:rsidP="0015200A">
      <w:pPr>
        <w:pStyle w:val="Heading1"/>
        <w:spacing w:line="480" w:lineRule="auto"/>
      </w:pPr>
      <w:r>
        <w:t>Figure Legends</w:t>
      </w:r>
    </w:p>
    <w:p w14:paraId="50D504A1" w14:textId="4490BD56" w:rsidR="002025A3" w:rsidRDefault="002025A3" w:rsidP="0015200A">
      <w:pPr>
        <w:spacing w:line="480" w:lineRule="auto"/>
      </w:pPr>
      <w:r w:rsidRPr="00625692">
        <w:rPr>
          <w:b/>
        </w:rPr>
        <w:t xml:space="preserve">Figure 1:  </w:t>
      </w:r>
      <w:r w:rsidR="003462ED" w:rsidRPr="00625692">
        <w:rPr>
          <w:b/>
        </w:rPr>
        <w:t xml:space="preserve">Metabolic characteristics of Cushing’s </w:t>
      </w:r>
      <w:r w:rsidR="00C9498B">
        <w:rPr>
          <w:b/>
        </w:rPr>
        <w:t xml:space="preserve">disease </w:t>
      </w:r>
      <w:r w:rsidR="003462ED" w:rsidRPr="00625692">
        <w:rPr>
          <w:b/>
        </w:rPr>
        <w:t>patients in our study.</w:t>
      </w:r>
      <w:r w:rsidR="003462ED">
        <w:t xml:space="preserve">  A) Morphometric data from control (non-secreting adeoma) and Cushing’s </w:t>
      </w:r>
      <w:r w:rsidR="00C9498B">
        <w:t xml:space="preserve">disease </w:t>
      </w:r>
      <w:r w:rsidR="003462ED">
        <w:t xml:space="preserve">subjects.  </w:t>
      </w:r>
      <w:r w:rsidR="00E120CD">
        <w:t xml:space="preserve">A.C indicates abdominal circumference.  </w:t>
      </w:r>
      <w:r w:rsidR="003462ED">
        <w:t xml:space="preserve">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15200A">
      <w:pPr>
        <w:spacing w:line="480" w:lineRule="auto"/>
      </w:pPr>
    </w:p>
    <w:p w14:paraId="1C99DB91" w14:textId="21E55819" w:rsidR="009D5AE7" w:rsidRDefault="009D5AE7" w:rsidP="0015200A">
      <w:pPr>
        <w:spacing w:line="480" w:lineRule="auto"/>
      </w:pPr>
      <w:r w:rsidRPr="004B24DB">
        <w:rPr>
          <w:b/>
        </w:rPr>
        <w:t>Figure 2:</w:t>
      </w:r>
      <w:r w:rsidR="00F21DE7">
        <w:t xml:space="preserve">  </w:t>
      </w:r>
      <w:r w:rsidR="00E00A96">
        <w:rPr>
          <w:b/>
        </w:rPr>
        <w:t>Dexamethasone treatment results in decreased lean mass and increased fat mass in mice</w:t>
      </w:r>
      <w:r w:rsidR="00F21DE7" w:rsidRPr="004B24DB">
        <w:rPr>
          <w:b/>
        </w:rPr>
        <w:t>.</w:t>
      </w:r>
      <w:r w:rsidR="00F21DE7">
        <w:rPr>
          <w:b/>
        </w:rPr>
        <w:t xml:space="preserve"> </w:t>
      </w:r>
      <w:r w:rsidR="004A026A">
        <w:t>Weekly b</w:t>
      </w:r>
      <w:r w:rsidR="003C77EE">
        <w:t>ody weight</w:t>
      </w:r>
      <w:r w:rsidR="00F21DE7">
        <w:t xml:space="preserve"> (</w:t>
      </w:r>
      <w:r w:rsidR="003C77EE">
        <w:t>A), lean mass (B), fat mass (C) and</w:t>
      </w:r>
      <w:r w:rsidR="00F21DE7">
        <w:t xml:space="preserve"> percent</w:t>
      </w:r>
      <w:r w:rsidR="003C77EE">
        <w:t xml:space="preserve"> fat (D) </w:t>
      </w:r>
      <w:r w:rsidR="00F21DE7">
        <w:t>from control</w:t>
      </w:r>
      <w:r w:rsidR="003C77EE">
        <w:t xml:space="preserve"> (black)</w:t>
      </w:r>
      <w:r w:rsidR="00F21DE7">
        <w:t xml:space="preserve"> and dexamethasone</w:t>
      </w:r>
      <w:r w:rsidR="003C77EE">
        <w:t xml:space="preserve"> (red)</w:t>
      </w:r>
      <w:r w:rsidR="00F21DE7">
        <w:t xml:space="preserve"> treated mice. </w:t>
      </w:r>
      <w:r w:rsidR="003C77EE">
        <w:t xml:space="preserve">E) Average food consumption per mouse per day. F) Insulin tolerance test. Following a 6 hour fast, insulin </w:t>
      </w:r>
      <w:r w:rsidR="00D7626E">
        <w:t xml:space="preserve">(1 mU/g) </w:t>
      </w:r>
      <w:r w:rsidR="003C77EE">
        <w:t>was administered via IP injection and blood glucose was measur</w:t>
      </w:r>
      <w:r w:rsidR="00D14C7C">
        <w:t xml:space="preserve">ed at baseline </w:t>
      </w:r>
      <w:r w:rsidR="00D7626E">
        <w:t xml:space="preserve">and the indicated </w:t>
      </w:r>
      <w:r w:rsidR="00D14C7C">
        <w:t>time</w:t>
      </w:r>
      <w:r w:rsidR="003C77EE">
        <w:t xml:space="preserve"> post injection. </w:t>
      </w:r>
      <w:r w:rsidR="00BA0D4B">
        <w:t xml:space="preserve">G) Inguinal (IWAT) and epididymal (EWAT) fat pad weights, for </w:t>
      </w:r>
      <w:r w:rsidR="00D14C7C">
        <w:t>right</w:t>
      </w:r>
      <w:r w:rsidR="00BA0D4B">
        <w:t xml:space="preserve"> fat pads only.  Asterisks indicate p&lt;0.05.  </w:t>
      </w:r>
    </w:p>
    <w:p w14:paraId="5588FCB3" w14:textId="77777777" w:rsidR="009D5AE7" w:rsidRDefault="009D5AE7" w:rsidP="0015200A">
      <w:pPr>
        <w:spacing w:line="480" w:lineRule="auto"/>
      </w:pPr>
    </w:p>
    <w:p w14:paraId="2EBBA027" w14:textId="7A4BBDCC" w:rsidR="009D5AE7" w:rsidRDefault="009D5AE7" w:rsidP="0015200A">
      <w:pPr>
        <w:spacing w:line="480" w:lineRule="auto"/>
      </w:pPr>
      <w:r w:rsidRPr="00A06FA4">
        <w:rPr>
          <w:b/>
        </w:rPr>
        <w:t xml:space="preserve">Figure 3: </w:t>
      </w:r>
      <w:r w:rsidR="00A06FA4" w:rsidRPr="00A06FA4">
        <w:rPr>
          <w:b/>
        </w:rPr>
        <w:t xml:space="preserve">Differentially expressed transcripts in subcutaneous adipose tissue from Cushing’s </w:t>
      </w:r>
      <w:r w:rsidR="00C9498B">
        <w:rPr>
          <w:b/>
        </w:rPr>
        <w:t xml:space="preserve">disease </w:t>
      </w:r>
      <w:r w:rsidR="00A06FA4" w:rsidRPr="00A06FA4">
        <w:rPr>
          <w:b/>
        </w:rPr>
        <w:t>subjects.</w:t>
      </w:r>
      <w:r w:rsidR="00CA0833">
        <w:t xml:space="preserve">  </w:t>
      </w:r>
      <w:r w:rsidR="00DD07FE">
        <w:t xml:space="preserve">A) </w:t>
      </w:r>
      <w:r w:rsidR="00A06FA4">
        <w:t>Heatmap of genes with significant differential expression.  The bar on the top indicates control subjects (non-secreting adenoma; black) and Cushing’s subjects (red).</w:t>
      </w:r>
      <w:r w:rsidR="00AC463C">
        <w:t xml:space="preserve"> B) Genes involved in cortisol signaling.  C</w:t>
      </w:r>
      <w:r w:rsidR="00DD07FE">
        <w:t>) Lept</w:t>
      </w:r>
      <w:r w:rsidR="00AC463C">
        <w:t xml:space="preserve">in and Adiponectin mRNA levels. </w:t>
      </w:r>
      <w:r w:rsidR="00DD07FE">
        <w:t>Asterisks indicate q&lt;0.05.</w:t>
      </w:r>
    </w:p>
    <w:p w14:paraId="60297191" w14:textId="77777777" w:rsidR="00967496" w:rsidRDefault="00967496" w:rsidP="0015200A">
      <w:pPr>
        <w:spacing w:line="480" w:lineRule="auto"/>
      </w:pPr>
    </w:p>
    <w:p w14:paraId="30F6A869" w14:textId="608E6D8D" w:rsidR="00967496" w:rsidRDefault="00967496" w:rsidP="0015200A">
      <w:pPr>
        <w:spacing w:line="480" w:lineRule="auto"/>
      </w:pPr>
      <w:r w:rsidRPr="00967496">
        <w:rPr>
          <w:b/>
        </w:rPr>
        <w:t>Figure 4: Elevated glucocorticoids result in elevated fatty acid and tr</w:t>
      </w:r>
      <w:r w:rsidR="005D09A1">
        <w:rPr>
          <w:b/>
        </w:rPr>
        <w:t>i</w:t>
      </w:r>
      <w:r w:rsidRPr="00967496">
        <w:rPr>
          <w:b/>
        </w:rPr>
        <w:t>glyceride synthesis genes.</w:t>
      </w:r>
      <w:r>
        <w:t xml:space="preserve">  A) Fatty acid synthesis genes in Cushing’s </w:t>
      </w:r>
      <w:r w:rsidR="00C9498B">
        <w:t xml:space="preserve">disease </w:t>
      </w:r>
      <w:r>
        <w:t>and control patients. B) Fatty acid desaturases in Cushing’s</w:t>
      </w:r>
      <w:r w:rsidR="00C9498B">
        <w:t xml:space="preserve"> disease</w:t>
      </w:r>
      <w:r>
        <w:t xml:space="preserve"> patients.</w:t>
      </w:r>
      <w:r w:rsidR="00335A4C">
        <w:t xml:space="preserve"> C) Triglyceride synthesis genes.</w:t>
      </w:r>
      <w:r w:rsidR="00B52B45">
        <w:t xml:space="preserve"> </w:t>
      </w:r>
      <w:r w:rsidR="008E7DAD">
        <w:t xml:space="preserve">D) Lipolysis genes. E) Steroid biogenesis genes.  </w:t>
      </w:r>
      <w:r w:rsidR="00B90816">
        <w:t>F</w:t>
      </w:r>
      <w:r w:rsidR="00B52B45">
        <w:t>)  Evaluation of lipogenic genes in mouse subcutaneous adipose tissue.</w:t>
      </w:r>
      <w:r w:rsidR="00BF3DF7">
        <w:t xml:space="preserve">  Asterisks indicate q&lt;0.05.</w:t>
      </w:r>
    </w:p>
    <w:p w14:paraId="6CC9EDA4" w14:textId="77777777" w:rsidR="00BF3DF7" w:rsidRDefault="00BF3DF7" w:rsidP="0015200A">
      <w:pPr>
        <w:spacing w:line="480" w:lineRule="auto"/>
      </w:pPr>
    </w:p>
    <w:p w14:paraId="19AEA836" w14:textId="33AFFCE3" w:rsidR="00BF3DF7" w:rsidRDefault="00BF3DF7" w:rsidP="0015200A">
      <w:pPr>
        <w:spacing w:line="480" w:lineRule="auto"/>
      </w:pPr>
      <w:r>
        <w:rPr>
          <w:b/>
        </w:rPr>
        <w:t>Figure 5:  Glycolysis and glucose oxidation genes are upregulated with ele</w:t>
      </w:r>
      <w:r w:rsidR="005D09A1">
        <w:rPr>
          <w:b/>
        </w:rPr>
        <w:t>v</w:t>
      </w:r>
      <w:r>
        <w:rPr>
          <w:b/>
        </w:rPr>
        <w:t>ated glucocorticoids.</w:t>
      </w:r>
      <w:r w:rsidR="00D91A97">
        <w:t xml:space="preserve">  </w:t>
      </w:r>
      <w:r>
        <w:t xml:space="preserve">Schematic of </w:t>
      </w:r>
      <w:r w:rsidR="00D91A97">
        <w:t xml:space="preserve">A) </w:t>
      </w:r>
      <w:r>
        <w:t xml:space="preserve">glycolysis and </w:t>
      </w:r>
      <w:r w:rsidR="00D91A97">
        <w:t xml:space="preserve">B) </w:t>
      </w:r>
      <w:r>
        <w:t>th</w:t>
      </w:r>
      <w:r w:rsidR="00D91A97">
        <w:t xml:space="preserve">e </w:t>
      </w:r>
      <w:r>
        <w:t xml:space="preserve">TCA cycle, colored by gene expression changes in subcutaneous adipose tissue from Cushing’s </w:t>
      </w:r>
      <w:r w:rsidR="00C9498B">
        <w:t xml:space="preserve">disease </w:t>
      </w:r>
      <w:r>
        <w:t>subjects</w:t>
      </w:r>
      <w:r w:rsidR="00B90816">
        <w:t>.  C</w:t>
      </w:r>
      <w:r>
        <w:t>) qPCR analysis of selected glucose oxidation genes from mouse subcutaneous adipose tissue after 12 weeks of dexamethasone treatment.  Asterisks indicate q&lt;0.05.</w:t>
      </w:r>
    </w:p>
    <w:p w14:paraId="166F5153" w14:textId="77777777" w:rsidR="009A300F" w:rsidRDefault="009A300F" w:rsidP="0015200A">
      <w:pPr>
        <w:spacing w:line="480" w:lineRule="auto"/>
      </w:pPr>
    </w:p>
    <w:p w14:paraId="478F8A42" w14:textId="0FB7C551" w:rsidR="009A300F" w:rsidRPr="0015033F" w:rsidRDefault="009A300F" w:rsidP="0015200A">
      <w:pPr>
        <w:spacing w:line="480" w:lineRule="auto"/>
      </w:pPr>
      <w:r w:rsidRPr="004B24DB">
        <w:rPr>
          <w:b/>
        </w:rPr>
        <w:t>Figure 6:</w:t>
      </w:r>
      <w:r w:rsidR="0015033F">
        <w:t xml:space="preserve"> </w:t>
      </w:r>
      <w:r w:rsidR="00E455CE">
        <w:rPr>
          <w:b/>
        </w:rPr>
        <w:t>Increased glucocorticoids are associated with increased protein degradation and decreased strength</w:t>
      </w:r>
      <w:r w:rsidR="0015033F">
        <w:rPr>
          <w:b/>
        </w:rPr>
        <w:t xml:space="preserve">. </w:t>
      </w:r>
      <w:r w:rsidR="0015033F">
        <w:t xml:space="preserve">A) Mouse grip strength (N) assessed at baseline, 4, 8 and 12 weeks of </w:t>
      </w:r>
      <w:r w:rsidR="00425280">
        <w:t xml:space="preserve">dexamethasone </w:t>
      </w:r>
      <w:r w:rsidR="0015033F">
        <w:t xml:space="preserve">treatment. </w:t>
      </w:r>
      <w:r w:rsidR="00425280">
        <w:t xml:space="preserve">Muscle atrogene (B) and proteasomal transcript expression changes in </w:t>
      </w:r>
      <w:r w:rsidR="0054695A">
        <w:t xml:space="preserve">gastrocnemius muscles from </w:t>
      </w:r>
      <w:r w:rsidR="00425280">
        <w:t xml:space="preserve">mice following 1 week of dexamethasone treatment. </w:t>
      </w:r>
      <w:r w:rsidR="0054695A">
        <w:t xml:space="preserve">C) Proteosomal mRNA levels from subcutaneous adipose tissue of mice treated with dexamethasone for 12 weeks.  </w:t>
      </w:r>
      <w:r w:rsidR="00425280">
        <w:t>Proteasomal</w:t>
      </w:r>
      <w:r w:rsidR="005937AF">
        <w:t xml:space="preserve"> </w:t>
      </w:r>
      <w:r w:rsidR="00AA04D3">
        <w:t>(</w:t>
      </w:r>
      <w:r w:rsidR="005937AF">
        <w:t xml:space="preserve">D) and protein catabolism </w:t>
      </w:r>
      <w:r w:rsidR="00AA04D3">
        <w:t>(</w:t>
      </w:r>
      <w:r w:rsidR="005937AF">
        <w:t>E)</w:t>
      </w:r>
      <w:r w:rsidR="00425280">
        <w:t xml:space="preserve"> transcript expression changes in </w:t>
      </w:r>
      <w:r w:rsidR="0054695A">
        <w:t xml:space="preserve">subcutaneous </w:t>
      </w:r>
      <w:r w:rsidR="00425280">
        <w:t>adipose tissue fro</w:t>
      </w:r>
      <w:r w:rsidR="006827BB">
        <w:t xml:space="preserve">m Cushing’s </w:t>
      </w:r>
      <w:r w:rsidR="00F82784">
        <w:t xml:space="preserve">disease </w:t>
      </w:r>
      <w:r w:rsidR="006827BB">
        <w:t>and control subjects</w:t>
      </w:r>
      <w:r w:rsidR="00425280">
        <w:t xml:space="preserve">. </w:t>
      </w:r>
      <w:r w:rsidR="005937AF">
        <w:t>F) Heatmap of differentially expressed ribosomal transcripts</w:t>
      </w:r>
      <w:r w:rsidR="006827BB">
        <w:t xml:space="preserve"> in Cushing’s </w:t>
      </w:r>
      <w:r w:rsidR="00F82784">
        <w:t xml:space="preserve">disease </w:t>
      </w:r>
      <w:r w:rsidR="006827BB">
        <w:t>and control subjects</w:t>
      </w:r>
      <w:r w:rsidR="005937AF">
        <w:t>.</w:t>
      </w:r>
    </w:p>
    <w:p w14:paraId="68B7ED27" w14:textId="77777777" w:rsidR="009A300F" w:rsidRDefault="009A300F" w:rsidP="0015200A">
      <w:pPr>
        <w:spacing w:line="480" w:lineRule="auto"/>
      </w:pPr>
    </w:p>
    <w:p w14:paraId="0D553583" w14:textId="18196BA7" w:rsidR="009A300F" w:rsidRPr="007838C3" w:rsidRDefault="009A300F" w:rsidP="0015200A">
      <w:pPr>
        <w:spacing w:line="480" w:lineRule="auto"/>
      </w:pPr>
      <w:r w:rsidRPr="004B24DB">
        <w:rPr>
          <w:b/>
        </w:rPr>
        <w:t>Figure 7:</w:t>
      </w:r>
      <w:r w:rsidR="007838C3">
        <w:rPr>
          <w:b/>
        </w:rPr>
        <w:t xml:space="preserve"> </w:t>
      </w:r>
      <w:r w:rsidR="00E455CE">
        <w:rPr>
          <w:b/>
        </w:rPr>
        <w:t xml:space="preserve">Expression </w:t>
      </w:r>
      <w:r w:rsidR="007838C3">
        <w:rPr>
          <w:b/>
        </w:rPr>
        <w:t xml:space="preserve">of insulin signaling transcripts, ceramides and inflammatory transcripts in </w:t>
      </w:r>
      <w:r w:rsidR="00E455CE">
        <w:rPr>
          <w:b/>
        </w:rPr>
        <w:t xml:space="preserve">control vs. Cushing’s </w:t>
      </w:r>
      <w:r w:rsidR="00F82784">
        <w:rPr>
          <w:b/>
        </w:rPr>
        <w:t xml:space="preserve">disease </w:t>
      </w:r>
      <w:r w:rsidR="00E455CE">
        <w:rPr>
          <w:b/>
        </w:rPr>
        <w:t>subjects</w:t>
      </w:r>
      <w:r w:rsidR="007838C3">
        <w:rPr>
          <w:b/>
        </w:rPr>
        <w:t xml:space="preserve">. </w:t>
      </w:r>
      <w:r w:rsidR="007838C3">
        <w:t xml:space="preserve">A) Insulin signaling transcript expression levels. B) Ceramide levels. C) </w:t>
      </w:r>
      <w:r w:rsidR="0054695A">
        <w:t>MHC complex</w:t>
      </w:r>
      <w:r w:rsidR="007838C3">
        <w:t xml:space="preserve"> transcript expression levels.</w:t>
      </w:r>
    </w:p>
    <w:p w14:paraId="18F2A6DA" w14:textId="77777777" w:rsidR="009A300F" w:rsidRDefault="009A300F" w:rsidP="0015200A">
      <w:pPr>
        <w:spacing w:line="480" w:lineRule="auto"/>
      </w:pPr>
    </w:p>
    <w:p w14:paraId="45F398AC" w14:textId="3055C901" w:rsidR="00793E93" w:rsidRDefault="009A300F" w:rsidP="0015200A">
      <w:pPr>
        <w:spacing w:line="480" w:lineRule="auto"/>
      </w:pPr>
      <w:r w:rsidRPr="004B24DB">
        <w:rPr>
          <w:b/>
        </w:rPr>
        <w:t>Figure 8:</w:t>
      </w:r>
      <w:r w:rsidR="006D59C3">
        <w:rPr>
          <w:b/>
        </w:rPr>
        <w:t xml:space="preserve">  </w:t>
      </w:r>
      <w:r w:rsidR="00E455CE">
        <w:rPr>
          <w:b/>
        </w:rPr>
        <w:t>Transcript expression changes in</w:t>
      </w:r>
      <w:r w:rsidR="00AA04D3">
        <w:rPr>
          <w:b/>
        </w:rPr>
        <w:t xml:space="preserve"> Cushing’s</w:t>
      </w:r>
      <w:r w:rsidR="00E455CE">
        <w:rPr>
          <w:b/>
        </w:rPr>
        <w:t xml:space="preserve"> </w:t>
      </w:r>
      <w:r w:rsidR="00F82784">
        <w:rPr>
          <w:b/>
        </w:rPr>
        <w:t xml:space="preserve">disease </w:t>
      </w:r>
      <w:r w:rsidR="00E455CE">
        <w:rPr>
          <w:b/>
        </w:rPr>
        <w:t>are less robust</w:t>
      </w:r>
      <w:r w:rsidR="00AA04D3">
        <w:rPr>
          <w:b/>
        </w:rPr>
        <w:t xml:space="preserve"> after adjusting for obesity. </w:t>
      </w:r>
      <w:r w:rsidR="00177EF6">
        <w:t xml:space="preserve"> </w:t>
      </w:r>
      <w:r w:rsidR="00AA04D3" w:rsidRPr="004B24DB">
        <w:rPr>
          <w:i/>
        </w:rPr>
        <w:t>FASN</w:t>
      </w:r>
      <w:r w:rsidR="00AA04D3">
        <w:t xml:space="preserve"> (A), </w:t>
      </w:r>
      <w:r w:rsidR="00AA04D3" w:rsidRPr="004B24DB">
        <w:rPr>
          <w:i/>
        </w:rPr>
        <w:t>PSMD8</w:t>
      </w:r>
      <w:r w:rsidR="00AA04D3">
        <w:t xml:space="preserve"> (B), </w:t>
      </w:r>
      <w:r w:rsidR="00AA04D3" w:rsidRPr="004B24DB">
        <w:rPr>
          <w:i/>
        </w:rPr>
        <w:t>IDH1</w:t>
      </w:r>
      <w:r w:rsidR="00AA04D3">
        <w:t xml:space="preserve"> (C), and lysosomal (D) transcripts in non-obese and obese Cushing’s subjects.</w:t>
      </w:r>
    </w:p>
    <w:sectPr w:rsidR="00793E93" w:rsidSect="0015200A">
      <w:footerReference w:type="even" r:id="rId12"/>
      <w:footerReference w:type="default" r:id="rId13"/>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02BF1D" w14:textId="77777777" w:rsidR="008C1031" w:rsidRDefault="008C1031" w:rsidP="002025A3">
      <w:r>
        <w:separator/>
      </w:r>
    </w:p>
  </w:endnote>
  <w:endnote w:type="continuationSeparator" w:id="0">
    <w:p w14:paraId="4862A113" w14:textId="77777777" w:rsidR="008C1031" w:rsidRDefault="008C1031" w:rsidP="002025A3">
      <w:r>
        <w:continuationSeparator/>
      </w:r>
    </w:p>
  </w:endnote>
  <w:endnote w:type="continuationNotice" w:id="1">
    <w:p w14:paraId="0803EFCE" w14:textId="77777777" w:rsidR="008C1031" w:rsidRDefault="008C103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287" w:usb1="000000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263CC" w14:textId="77777777" w:rsidR="008C1031" w:rsidRDefault="008C1031"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F7F297" w14:textId="77777777" w:rsidR="008C1031" w:rsidRDefault="008C103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B53E3" w14:textId="77777777" w:rsidR="008C1031" w:rsidRDefault="008C1031"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67765">
      <w:rPr>
        <w:rStyle w:val="PageNumber"/>
        <w:noProof/>
      </w:rPr>
      <w:t>7</w:t>
    </w:r>
    <w:r>
      <w:rPr>
        <w:rStyle w:val="PageNumber"/>
      </w:rPr>
      <w:fldChar w:fldCharType="end"/>
    </w:r>
  </w:p>
  <w:p w14:paraId="498801B7" w14:textId="77777777" w:rsidR="008C1031" w:rsidRDefault="008C103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2A0E93" w14:textId="77777777" w:rsidR="008C1031" w:rsidRDefault="008C1031" w:rsidP="002025A3">
      <w:r>
        <w:separator/>
      </w:r>
    </w:p>
  </w:footnote>
  <w:footnote w:type="continuationSeparator" w:id="0">
    <w:p w14:paraId="26E7F533" w14:textId="77777777" w:rsidR="008C1031" w:rsidRDefault="008C1031" w:rsidP="002025A3">
      <w:r>
        <w:continuationSeparator/>
      </w:r>
    </w:p>
  </w:footnote>
  <w:footnote w:type="continuationNotice" w:id="1">
    <w:p w14:paraId="12BCD0C6" w14:textId="77777777" w:rsidR="008C1031" w:rsidRDefault="008C1031"/>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12EAA"/>
    <w:rsid w:val="000220D0"/>
    <w:rsid w:val="00022D93"/>
    <w:rsid w:val="0002510A"/>
    <w:rsid w:val="00025FF1"/>
    <w:rsid w:val="0003020D"/>
    <w:rsid w:val="00030F99"/>
    <w:rsid w:val="000317EB"/>
    <w:rsid w:val="00035B50"/>
    <w:rsid w:val="0003601C"/>
    <w:rsid w:val="00044176"/>
    <w:rsid w:val="000468F7"/>
    <w:rsid w:val="00051BF6"/>
    <w:rsid w:val="00055886"/>
    <w:rsid w:val="00064AB6"/>
    <w:rsid w:val="00070E5A"/>
    <w:rsid w:val="0008047F"/>
    <w:rsid w:val="00091F82"/>
    <w:rsid w:val="000936EA"/>
    <w:rsid w:val="000C66BF"/>
    <w:rsid w:val="000C671D"/>
    <w:rsid w:val="000D4B81"/>
    <w:rsid w:val="000D5F39"/>
    <w:rsid w:val="000D7EE2"/>
    <w:rsid w:val="000F1A60"/>
    <w:rsid w:val="000F1BFF"/>
    <w:rsid w:val="0010215F"/>
    <w:rsid w:val="00102B1C"/>
    <w:rsid w:val="00122DD7"/>
    <w:rsid w:val="001265D3"/>
    <w:rsid w:val="001267C8"/>
    <w:rsid w:val="00127C57"/>
    <w:rsid w:val="0015033F"/>
    <w:rsid w:val="0015200A"/>
    <w:rsid w:val="00154286"/>
    <w:rsid w:val="00155D0E"/>
    <w:rsid w:val="00161D64"/>
    <w:rsid w:val="00161E96"/>
    <w:rsid w:val="00167765"/>
    <w:rsid w:val="00177EF6"/>
    <w:rsid w:val="00197751"/>
    <w:rsid w:val="001A282B"/>
    <w:rsid w:val="001A4B5B"/>
    <w:rsid w:val="001A4F2F"/>
    <w:rsid w:val="001B369A"/>
    <w:rsid w:val="001C7894"/>
    <w:rsid w:val="001D595C"/>
    <w:rsid w:val="001D5F14"/>
    <w:rsid w:val="001D6336"/>
    <w:rsid w:val="001E43B2"/>
    <w:rsid w:val="001E5037"/>
    <w:rsid w:val="001F3AE6"/>
    <w:rsid w:val="0020142E"/>
    <w:rsid w:val="002025A3"/>
    <w:rsid w:val="002039A2"/>
    <w:rsid w:val="0022275B"/>
    <w:rsid w:val="0022352A"/>
    <w:rsid w:val="00224A1A"/>
    <w:rsid w:val="00230A0D"/>
    <w:rsid w:val="00250B75"/>
    <w:rsid w:val="00255ADC"/>
    <w:rsid w:val="00260B2D"/>
    <w:rsid w:val="00261C5D"/>
    <w:rsid w:val="00270104"/>
    <w:rsid w:val="00270A3F"/>
    <w:rsid w:val="0027305C"/>
    <w:rsid w:val="0028386E"/>
    <w:rsid w:val="00294685"/>
    <w:rsid w:val="002A4C27"/>
    <w:rsid w:val="002B30A6"/>
    <w:rsid w:val="002B3E82"/>
    <w:rsid w:val="002B66C0"/>
    <w:rsid w:val="002C4EEE"/>
    <w:rsid w:val="002C5C94"/>
    <w:rsid w:val="002D0814"/>
    <w:rsid w:val="002D4A05"/>
    <w:rsid w:val="002E52B6"/>
    <w:rsid w:val="002F21DB"/>
    <w:rsid w:val="002F3468"/>
    <w:rsid w:val="002F7649"/>
    <w:rsid w:val="00314020"/>
    <w:rsid w:val="003218D6"/>
    <w:rsid w:val="00323F22"/>
    <w:rsid w:val="00324E99"/>
    <w:rsid w:val="00330800"/>
    <w:rsid w:val="0033440B"/>
    <w:rsid w:val="00335A4C"/>
    <w:rsid w:val="00343729"/>
    <w:rsid w:val="003462ED"/>
    <w:rsid w:val="00351AD0"/>
    <w:rsid w:val="00352180"/>
    <w:rsid w:val="00356B34"/>
    <w:rsid w:val="00356C7E"/>
    <w:rsid w:val="00370F8A"/>
    <w:rsid w:val="00371B43"/>
    <w:rsid w:val="003741B0"/>
    <w:rsid w:val="003A29C3"/>
    <w:rsid w:val="003A33D0"/>
    <w:rsid w:val="003A7A2D"/>
    <w:rsid w:val="003B269B"/>
    <w:rsid w:val="003B5663"/>
    <w:rsid w:val="003C64E7"/>
    <w:rsid w:val="003C6F69"/>
    <w:rsid w:val="003C77EE"/>
    <w:rsid w:val="003D4413"/>
    <w:rsid w:val="003E29F9"/>
    <w:rsid w:val="003F29E8"/>
    <w:rsid w:val="00403DF7"/>
    <w:rsid w:val="00417C9E"/>
    <w:rsid w:val="00425280"/>
    <w:rsid w:val="004258CA"/>
    <w:rsid w:val="004276D8"/>
    <w:rsid w:val="00447090"/>
    <w:rsid w:val="00447DB4"/>
    <w:rsid w:val="00450C09"/>
    <w:rsid w:val="00465E37"/>
    <w:rsid w:val="00476F11"/>
    <w:rsid w:val="004861BB"/>
    <w:rsid w:val="00486C63"/>
    <w:rsid w:val="00495873"/>
    <w:rsid w:val="00495D82"/>
    <w:rsid w:val="00497152"/>
    <w:rsid w:val="004A026A"/>
    <w:rsid w:val="004B0F86"/>
    <w:rsid w:val="004B24DB"/>
    <w:rsid w:val="004B4503"/>
    <w:rsid w:val="004D4287"/>
    <w:rsid w:val="004E303C"/>
    <w:rsid w:val="004E3059"/>
    <w:rsid w:val="004E786F"/>
    <w:rsid w:val="004F16EA"/>
    <w:rsid w:val="00501DB9"/>
    <w:rsid w:val="00521A96"/>
    <w:rsid w:val="00523615"/>
    <w:rsid w:val="0054695A"/>
    <w:rsid w:val="00547DEE"/>
    <w:rsid w:val="00556904"/>
    <w:rsid w:val="00563B3B"/>
    <w:rsid w:val="005812FE"/>
    <w:rsid w:val="00583D7D"/>
    <w:rsid w:val="005842A4"/>
    <w:rsid w:val="00590878"/>
    <w:rsid w:val="005937AF"/>
    <w:rsid w:val="005A3933"/>
    <w:rsid w:val="005B58EA"/>
    <w:rsid w:val="005C6048"/>
    <w:rsid w:val="005D09A1"/>
    <w:rsid w:val="005D4214"/>
    <w:rsid w:val="005D46B5"/>
    <w:rsid w:val="005D7786"/>
    <w:rsid w:val="005E4873"/>
    <w:rsid w:val="005E6A67"/>
    <w:rsid w:val="005F06E6"/>
    <w:rsid w:val="00600CE6"/>
    <w:rsid w:val="006146F4"/>
    <w:rsid w:val="00620E7B"/>
    <w:rsid w:val="006229FE"/>
    <w:rsid w:val="00625692"/>
    <w:rsid w:val="006259A6"/>
    <w:rsid w:val="006263FB"/>
    <w:rsid w:val="00626864"/>
    <w:rsid w:val="00631625"/>
    <w:rsid w:val="00636EEB"/>
    <w:rsid w:val="00646C8E"/>
    <w:rsid w:val="00651227"/>
    <w:rsid w:val="006647D3"/>
    <w:rsid w:val="0067239C"/>
    <w:rsid w:val="00682022"/>
    <w:rsid w:val="006827BB"/>
    <w:rsid w:val="0069268D"/>
    <w:rsid w:val="006A1AA1"/>
    <w:rsid w:val="006A2C66"/>
    <w:rsid w:val="006A2D5D"/>
    <w:rsid w:val="006B39C6"/>
    <w:rsid w:val="006B66B9"/>
    <w:rsid w:val="006C087D"/>
    <w:rsid w:val="006C0F0D"/>
    <w:rsid w:val="006C69B6"/>
    <w:rsid w:val="006C726C"/>
    <w:rsid w:val="006D1B50"/>
    <w:rsid w:val="006D59C3"/>
    <w:rsid w:val="006E37CB"/>
    <w:rsid w:val="007019BD"/>
    <w:rsid w:val="00704B2A"/>
    <w:rsid w:val="007075E6"/>
    <w:rsid w:val="0071033D"/>
    <w:rsid w:val="00711A42"/>
    <w:rsid w:val="00715ADE"/>
    <w:rsid w:val="00725D79"/>
    <w:rsid w:val="00730E37"/>
    <w:rsid w:val="00736B6F"/>
    <w:rsid w:val="007447ED"/>
    <w:rsid w:val="007448C6"/>
    <w:rsid w:val="00754FE6"/>
    <w:rsid w:val="007574EE"/>
    <w:rsid w:val="007838C3"/>
    <w:rsid w:val="00787765"/>
    <w:rsid w:val="007908AD"/>
    <w:rsid w:val="00793E93"/>
    <w:rsid w:val="007A0910"/>
    <w:rsid w:val="007B0D78"/>
    <w:rsid w:val="007B5760"/>
    <w:rsid w:val="007C2C1C"/>
    <w:rsid w:val="007D5F8A"/>
    <w:rsid w:val="007D60C1"/>
    <w:rsid w:val="00813D1F"/>
    <w:rsid w:val="00827E06"/>
    <w:rsid w:val="008445E4"/>
    <w:rsid w:val="00845239"/>
    <w:rsid w:val="00845D55"/>
    <w:rsid w:val="00847FE2"/>
    <w:rsid w:val="008654AE"/>
    <w:rsid w:val="0088089C"/>
    <w:rsid w:val="00883800"/>
    <w:rsid w:val="0089101A"/>
    <w:rsid w:val="008B05E8"/>
    <w:rsid w:val="008B4941"/>
    <w:rsid w:val="008B7184"/>
    <w:rsid w:val="008C0783"/>
    <w:rsid w:val="008C1031"/>
    <w:rsid w:val="008D1AB7"/>
    <w:rsid w:val="008D20DD"/>
    <w:rsid w:val="008E2055"/>
    <w:rsid w:val="008E7DAD"/>
    <w:rsid w:val="00900C37"/>
    <w:rsid w:val="00901CB0"/>
    <w:rsid w:val="009024ED"/>
    <w:rsid w:val="00906B15"/>
    <w:rsid w:val="00920456"/>
    <w:rsid w:val="00921294"/>
    <w:rsid w:val="0092656E"/>
    <w:rsid w:val="00931FFA"/>
    <w:rsid w:val="0093335B"/>
    <w:rsid w:val="00957D30"/>
    <w:rsid w:val="009647EA"/>
    <w:rsid w:val="00967496"/>
    <w:rsid w:val="00970A6B"/>
    <w:rsid w:val="0097392E"/>
    <w:rsid w:val="00974D82"/>
    <w:rsid w:val="0098461E"/>
    <w:rsid w:val="00996FC9"/>
    <w:rsid w:val="00997D8F"/>
    <w:rsid w:val="009A2A7F"/>
    <w:rsid w:val="009A300F"/>
    <w:rsid w:val="009A4167"/>
    <w:rsid w:val="009A7741"/>
    <w:rsid w:val="009A7B5D"/>
    <w:rsid w:val="009B1D1A"/>
    <w:rsid w:val="009C24AD"/>
    <w:rsid w:val="009C3DD9"/>
    <w:rsid w:val="009D185D"/>
    <w:rsid w:val="009D5AE7"/>
    <w:rsid w:val="00A0255B"/>
    <w:rsid w:val="00A06FA4"/>
    <w:rsid w:val="00A12B51"/>
    <w:rsid w:val="00A14DAE"/>
    <w:rsid w:val="00A20B5E"/>
    <w:rsid w:val="00A20F23"/>
    <w:rsid w:val="00A2199B"/>
    <w:rsid w:val="00A227B3"/>
    <w:rsid w:val="00A34EF3"/>
    <w:rsid w:val="00A50F1A"/>
    <w:rsid w:val="00A56BA6"/>
    <w:rsid w:val="00A57789"/>
    <w:rsid w:val="00A631D1"/>
    <w:rsid w:val="00A71BB7"/>
    <w:rsid w:val="00A72B85"/>
    <w:rsid w:val="00A74BCC"/>
    <w:rsid w:val="00A74C08"/>
    <w:rsid w:val="00A75F4A"/>
    <w:rsid w:val="00A97E6D"/>
    <w:rsid w:val="00AA04D3"/>
    <w:rsid w:val="00AA2407"/>
    <w:rsid w:val="00AA53F9"/>
    <w:rsid w:val="00AA755C"/>
    <w:rsid w:val="00AA7698"/>
    <w:rsid w:val="00AB465A"/>
    <w:rsid w:val="00AC463C"/>
    <w:rsid w:val="00AC6426"/>
    <w:rsid w:val="00AE2090"/>
    <w:rsid w:val="00AE2300"/>
    <w:rsid w:val="00AF6894"/>
    <w:rsid w:val="00AF77CF"/>
    <w:rsid w:val="00B375F2"/>
    <w:rsid w:val="00B4059E"/>
    <w:rsid w:val="00B52B45"/>
    <w:rsid w:val="00B60B15"/>
    <w:rsid w:val="00B63E9D"/>
    <w:rsid w:val="00B73856"/>
    <w:rsid w:val="00B738C3"/>
    <w:rsid w:val="00B76695"/>
    <w:rsid w:val="00B8003A"/>
    <w:rsid w:val="00B8018E"/>
    <w:rsid w:val="00B90816"/>
    <w:rsid w:val="00B91CFC"/>
    <w:rsid w:val="00B940A5"/>
    <w:rsid w:val="00B96FD0"/>
    <w:rsid w:val="00BA0D4B"/>
    <w:rsid w:val="00BA1FD0"/>
    <w:rsid w:val="00BB540E"/>
    <w:rsid w:val="00BC1457"/>
    <w:rsid w:val="00BC1FB4"/>
    <w:rsid w:val="00BC4151"/>
    <w:rsid w:val="00BD0693"/>
    <w:rsid w:val="00BD18D5"/>
    <w:rsid w:val="00BD4A3A"/>
    <w:rsid w:val="00BF14C9"/>
    <w:rsid w:val="00BF3DF7"/>
    <w:rsid w:val="00BF6D54"/>
    <w:rsid w:val="00C00C81"/>
    <w:rsid w:val="00C103F7"/>
    <w:rsid w:val="00C24DAC"/>
    <w:rsid w:val="00C27D9A"/>
    <w:rsid w:val="00C36212"/>
    <w:rsid w:val="00C3729C"/>
    <w:rsid w:val="00C414DC"/>
    <w:rsid w:val="00C441CE"/>
    <w:rsid w:val="00C441EB"/>
    <w:rsid w:val="00C50DF5"/>
    <w:rsid w:val="00C52C01"/>
    <w:rsid w:val="00C54DB8"/>
    <w:rsid w:val="00C72C44"/>
    <w:rsid w:val="00C77B27"/>
    <w:rsid w:val="00C81680"/>
    <w:rsid w:val="00C93467"/>
    <w:rsid w:val="00C9498B"/>
    <w:rsid w:val="00CA0833"/>
    <w:rsid w:val="00CC6C05"/>
    <w:rsid w:val="00CD160B"/>
    <w:rsid w:val="00CE028D"/>
    <w:rsid w:val="00CF1A2D"/>
    <w:rsid w:val="00CF4895"/>
    <w:rsid w:val="00D07D33"/>
    <w:rsid w:val="00D12603"/>
    <w:rsid w:val="00D1301B"/>
    <w:rsid w:val="00D14C7C"/>
    <w:rsid w:val="00D17887"/>
    <w:rsid w:val="00D23E9E"/>
    <w:rsid w:val="00D2729C"/>
    <w:rsid w:val="00D321DE"/>
    <w:rsid w:val="00D36E64"/>
    <w:rsid w:val="00D514E8"/>
    <w:rsid w:val="00D534A4"/>
    <w:rsid w:val="00D716D6"/>
    <w:rsid w:val="00D7626E"/>
    <w:rsid w:val="00D83BEB"/>
    <w:rsid w:val="00D84C77"/>
    <w:rsid w:val="00D91A97"/>
    <w:rsid w:val="00D92207"/>
    <w:rsid w:val="00D9724C"/>
    <w:rsid w:val="00DB2ED9"/>
    <w:rsid w:val="00DC1A40"/>
    <w:rsid w:val="00DC3261"/>
    <w:rsid w:val="00DD07FE"/>
    <w:rsid w:val="00DD6F31"/>
    <w:rsid w:val="00E00A96"/>
    <w:rsid w:val="00E05CF2"/>
    <w:rsid w:val="00E10D57"/>
    <w:rsid w:val="00E120CD"/>
    <w:rsid w:val="00E21175"/>
    <w:rsid w:val="00E318EB"/>
    <w:rsid w:val="00E3558E"/>
    <w:rsid w:val="00E4429E"/>
    <w:rsid w:val="00E455CE"/>
    <w:rsid w:val="00E57DA4"/>
    <w:rsid w:val="00E61546"/>
    <w:rsid w:val="00E723DD"/>
    <w:rsid w:val="00E83C36"/>
    <w:rsid w:val="00E83CAE"/>
    <w:rsid w:val="00E914B3"/>
    <w:rsid w:val="00E914BC"/>
    <w:rsid w:val="00E93A54"/>
    <w:rsid w:val="00EA6DD3"/>
    <w:rsid w:val="00EA76F1"/>
    <w:rsid w:val="00EB71E1"/>
    <w:rsid w:val="00ED270F"/>
    <w:rsid w:val="00EE0FAB"/>
    <w:rsid w:val="00EE519A"/>
    <w:rsid w:val="00EF2587"/>
    <w:rsid w:val="00F0643F"/>
    <w:rsid w:val="00F1025D"/>
    <w:rsid w:val="00F1608E"/>
    <w:rsid w:val="00F21DCE"/>
    <w:rsid w:val="00F21DE7"/>
    <w:rsid w:val="00F21FA7"/>
    <w:rsid w:val="00F2263C"/>
    <w:rsid w:val="00F22BAB"/>
    <w:rsid w:val="00F25628"/>
    <w:rsid w:val="00F3066B"/>
    <w:rsid w:val="00F36835"/>
    <w:rsid w:val="00F36F37"/>
    <w:rsid w:val="00F37380"/>
    <w:rsid w:val="00F3793D"/>
    <w:rsid w:val="00F37C5B"/>
    <w:rsid w:val="00F4118B"/>
    <w:rsid w:val="00F41AC1"/>
    <w:rsid w:val="00F4432A"/>
    <w:rsid w:val="00F445F4"/>
    <w:rsid w:val="00F530D8"/>
    <w:rsid w:val="00F530F0"/>
    <w:rsid w:val="00F54175"/>
    <w:rsid w:val="00F63602"/>
    <w:rsid w:val="00F637BB"/>
    <w:rsid w:val="00F63D9D"/>
    <w:rsid w:val="00F666DF"/>
    <w:rsid w:val="00F72E09"/>
    <w:rsid w:val="00F82784"/>
    <w:rsid w:val="00F877A5"/>
    <w:rsid w:val="00F94399"/>
    <w:rsid w:val="00F9502E"/>
    <w:rsid w:val="00FA0771"/>
    <w:rsid w:val="00FA6EF6"/>
    <w:rsid w:val="00FB0AA3"/>
    <w:rsid w:val="00FB5F4F"/>
    <w:rsid w:val="00FB7900"/>
    <w:rsid w:val="00FD6522"/>
    <w:rsid w:val="00FE701E"/>
    <w:rsid w:val="00FE71AA"/>
    <w:rsid w:val="00FF1F68"/>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710544">
      <w:bodyDiv w:val="1"/>
      <w:marLeft w:val="0"/>
      <w:marRight w:val="0"/>
      <w:marTop w:val="0"/>
      <w:marBottom w:val="0"/>
      <w:divBdr>
        <w:top w:val="none" w:sz="0" w:space="0" w:color="auto"/>
        <w:left w:val="none" w:sz="0" w:space="0" w:color="auto"/>
        <w:bottom w:val="none" w:sz="0" w:space="0" w:color="auto"/>
        <w:right w:val="none" w:sz="0" w:space="0" w:color="auto"/>
      </w:divBdr>
      <w:divsChild>
        <w:div w:id="1088769123">
          <w:marLeft w:val="0"/>
          <w:marRight w:val="0"/>
          <w:marTop w:val="0"/>
          <w:marBottom w:val="0"/>
          <w:divBdr>
            <w:top w:val="none" w:sz="0" w:space="0" w:color="auto"/>
            <w:left w:val="none" w:sz="0" w:space="0" w:color="auto"/>
            <w:bottom w:val="none" w:sz="0" w:space="0" w:color="auto"/>
            <w:right w:val="none" w:sz="0" w:space="0" w:color="auto"/>
          </w:divBdr>
          <w:divsChild>
            <w:div w:id="211771851">
              <w:marLeft w:val="0"/>
              <w:marRight w:val="0"/>
              <w:marTop w:val="0"/>
              <w:marBottom w:val="0"/>
              <w:divBdr>
                <w:top w:val="none" w:sz="0" w:space="0" w:color="auto"/>
                <w:left w:val="none" w:sz="0" w:space="0" w:color="auto"/>
                <w:bottom w:val="none" w:sz="0" w:space="0" w:color="auto"/>
                <w:right w:val="none" w:sz="0" w:space="0" w:color="auto"/>
              </w:divBdr>
              <w:divsChild>
                <w:div w:id="164365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913123">
      <w:bodyDiv w:val="1"/>
      <w:marLeft w:val="0"/>
      <w:marRight w:val="0"/>
      <w:marTop w:val="0"/>
      <w:marBottom w:val="0"/>
      <w:divBdr>
        <w:top w:val="none" w:sz="0" w:space="0" w:color="auto"/>
        <w:left w:val="none" w:sz="0" w:space="0" w:color="auto"/>
        <w:bottom w:val="none" w:sz="0" w:space="0" w:color="auto"/>
        <w:right w:val="none" w:sz="0" w:space="0" w:color="auto"/>
      </w:divBdr>
      <w:divsChild>
        <w:div w:id="187186761">
          <w:marLeft w:val="0"/>
          <w:marRight w:val="0"/>
          <w:marTop w:val="0"/>
          <w:marBottom w:val="0"/>
          <w:divBdr>
            <w:top w:val="none" w:sz="0" w:space="0" w:color="auto"/>
            <w:left w:val="none" w:sz="0" w:space="0" w:color="auto"/>
            <w:bottom w:val="none" w:sz="0" w:space="0" w:color="auto"/>
            <w:right w:val="none" w:sz="0" w:space="0" w:color="auto"/>
          </w:divBdr>
          <w:divsChild>
            <w:div w:id="979310017">
              <w:marLeft w:val="0"/>
              <w:marRight w:val="0"/>
              <w:marTop w:val="0"/>
              <w:marBottom w:val="0"/>
              <w:divBdr>
                <w:top w:val="none" w:sz="0" w:space="0" w:color="auto"/>
                <w:left w:val="none" w:sz="0" w:space="0" w:color="auto"/>
                <w:bottom w:val="none" w:sz="0" w:space="0" w:color="auto"/>
                <w:right w:val="none" w:sz="0" w:space="0" w:color="auto"/>
              </w:divBdr>
              <w:divsChild>
                <w:div w:id="126576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579936">
      <w:bodyDiv w:val="1"/>
      <w:marLeft w:val="0"/>
      <w:marRight w:val="0"/>
      <w:marTop w:val="0"/>
      <w:marBottom w:val="0"/>
      <w:divBdr>
        <w:top w:val="none" w:sz="0" w:space="0" w:color="auto"/>
        <w:left w:val="none" w:sz="0" w:space="0" w:color="auto"/>
        <w:bottom w:val="none" w:sz="0" w:space="0" w:color="auto"/>
        <w:right w:val="none" w:sz="0" w:space="0" w:color="auto"/>
      </w:divBdr>
    </w:div>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382004">
      <w:bodyDiv w:val="1"/>
      <w:marLeft w:val="0"/>
      <w:marRight w:val="0"/>
      <w:marTop w:val="0"/>
      <w:marBottom w:val="0"/>
      <w:divBdr>
        <w:top w:val="none" w:sz="0" w:space="0" w:color="auto"/>
        <w:left w:val="none" w:sz="0" w:space="0" w:color="auto"/>
        <w:bottom w:val="none" w:sz="0" w:space="0" w:color="auto"/>
        <w:right w:val="none" w:sz="0" w:space="0" w:color="auto"/>
      </w:divBdr>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9582370">
      <w:bodyDiv w:val="1"/>
      <w:marLeft w:val="0"/>
      <w:marRight w:val="0"/>
      <w:marTop w:val="0"/>
      <w:marBottom w:val="0"/>
      <w:divBdr>
        <w:top w:val="none" w:sz="0" w:space="0" w:color="auto"/>
        <w:left w:val="none" w:sz="0" w:space="0" w:color="auto"/>
        <w:bottom w:val="none" w:sz="0" w:space="0" w:color="auto"/>
        <w:right w:val="none" w:sz="0" w:space="0" w:color="auto"/>
      </w:divBdr>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sChild>
                                                                                                                                                    <w:div w:id="362634453">
                                                                                                                                                      <w:marLeft w:val="0"/>
                                                                                                                                                      <w:marRight w:val="0"/>
                                                                                                                                                      <w:marTop w:val="0"/>
                                                                                                                                                      <w:marBottom w:val="0"/>
                                                                                                                                                      <w:divBdr>
                                                                                                                                                        <w:top w:val="none" w:sz="0" w:space="0" w:color="auto"/>
                                                                                                                                                        <w:left w:val="none" w:sz="0" w:space="0" w:color="auto"/>
                                                                                                                                                        <w:bottom w:val="none" w:sz="0" w:space="0" w:color="auto"/>
                                                                                                                                                        <w:right w:val="none" w:sz="0" w:space="0" w:color="auto"/>
                                                                                                                                                      </w:divBdr>
                                                                                                                                                      <w:divsChild>
                                                                                                                                                        <w:div w:id="1084647847">
                                                                                                                                                          <w:marLeft w:val="0"/>
                                                                                                                                                          <w:marRight w:val="0"/>
                                                                                                                                                          <w:marTop w:val="0"/>
                                                                                                                                                          <w:marBottom w:val="0"/>
                                                                                                                                                          <w:divBdr>
                                                                                                                                                            <w:top w:val="none" w:sz="0" w:space="0" w:color="auto"/>
                                                                                                                                                            <w:left w:val="none" w:sz="0" w:space="0" w:color="auto"/>
                                                                                                                                                            <w:bottom w:val="none" w:sz="0" w:space="0" w:color="auto"/>
                                                                                                                                                            <w:right w:val="none" w:sz="0" w:space="0" w:color="auto"/>
                                                                                                                                                          </w:divBdr>
                                                                                                                                                          <w:divsChild>
                                                                                                                                                            <w:div w:id="287669955">
                                                                                                                                                              <w:marLeft w:val="0"/>
                                                                                                                                                              <w:marRight w:val="0"/>
                                                                                                                                                              <w:marTop w:val="0"/>
                                                                                                                                                              <w:marBottom w:val="0"/>
                                                                                                                                                              <w:divBdr>
                                                                                                                                                                <w:top w:val="none" w:sz="0" w:space="0" w:color="auto"/>
                                                                                                                                                                <w:left w:val="none" w:sz="0" w:space="0" w:color="auto"/>
                                                                                                                                                                <w:bottom w:val="none" w:sz="0" w:space="0" w:color="auto"/>
                                                                                                                                                                <w:right w:val="none" w:sz="0" w:space="0" w:color="auto"/>
                                                                                                                                                              </w:divBdr>
                                                                                                                                                              <w:divsChild>
                                                                                                                                                                <w:div w:id="299119274">
                                                                                                                                                                  <w:marLeft w:val="0"/>
                                                                                                                                                                  <w:marRight w:val="0"/>
                                                                                                                                                                  <w:marTop w:val="0"/>
                                                                                                                                                                  <w:marBottom w:val="0"/>
                                                                                                                                                                  <w:divBdr>
                                                                                                                                                                    <w:top w:val="none" w:sz="0" w:space="0" w:color="auto"/>
                                                                                                                                                                    <w:left w:val="none" w:sz="0" w:space="0" w:color="auto"/>
                                                                                                                                                                    <w:bottom w:val="none" w:sz="0" w:space="0" w:color="auto"/>
                                                                                                                                                                    <w:right w:val="none" w:sz="0" w:space="0" w:color="auto"/>
                                                                                                                                                                  </w:divBdr>
                                                                                                                                                                  <w:divsChild>
                                                                                                                                                                    <w:div w:id="716903359">
                                                                                                                                                                      <w:marLeft w:val="0"/>
                                                                                                                                                                      <w:marRight w:val="0"/>
                                                                                                                                                                      <w:marTop w:val="0"/>
                                                                                                                                                                      <w:marBottom w:val="0"/>
                                                                                                                                                                      <w:divBdr>
                                                                                                                                                                        <w:top w:val="none" w:sz="0" w:space="0" w:color="auto"/>
                                                                                                                                                                        <w:left w:val="none" w:sz="0" w:space="0" w:color="auto"/>
                                                                                                                                                                        <w:bottom w:val="none" w:sz="0" w:space="0" w:color="auto"/>
                                                                                                                                                                        <w:right w:val="none" w:sz="0" w:space="0" w:color="auto"/>
                                                                                                                                                                      </w:divBdr>
                                                                                                                                                                      <w:divsChild>
                                                                                                                                                                        <w:div w:id="180824201">
                                                                                                                                                                          <w:marLeft w:val="0"/>
                                                                                                                                                                          <w:marRight w:val="0"/>
                                                                                                                                                                          <w:marTop w:val="0"/>
                                                                                                                                                                          <w:marBottom w:val="0"/>
                                                                                                                                                                          <w:divBdr>
                                                                                                                                                                            <w:top w:val="none" w:sz="0" w:space="0" w:color="auto"/>
                                                                                                                                                                            <w:left w:val="none" w:sz="0" w:space="0" w:color="auto"/>
                                                                                                                                                                            <w:bottom w:val="none" w:sz="0" w:space="0" w:color="auto"/>
                                                                                                                                                                            <w:right w:val="none" w:sz="0" w:space="0" w:color="auto"/>
                                                                                                                                                                          </w:divBdr>
                                                                                                                                                                          <w:divsChild>
                                                                                                                                                                            <w:div w:id="243227936">
                                                                                                                                                                              <w:marLeft w:val="0"/>
                                                                                                                                                                              <w:marRight w:val="0"/>
                                                                                                                                                                              <w:marTop w:val="0"/>
                                                                                                                                                                              <w:marBottom w:val="0"/>
                                                                                                                                                                              <w:divBdr>
                                                                                                                                                                                <w:top w:val="none" w:sz="0" w:space="0" w:color="auto"/>
                                                                                                                                                                                <w:left w:val="none" w:sz="0" w:space="0" w:color="auto"/>
                                                                                                                                                                                <w:bottom w:val="none" w:sz="0" w:space="0" w:color="auto"/>
                                                                                                                                                                                <w:right w:val="none" w:sz="0" w:space="0" w:color="auto"/>
                                                                                                                                                                              </w:divBdr>
                                                                                                                                                                              <w:divsChild>
                                                                                                                                                                                <w:div w:id="1952470995">
                                                                                                                                                                                  <w:marLeft w:val="0"/>
                                                                                                                                                                                  <w:marRight w:val="0"/>
                                                                                                                                                                                  <w:marTop w:val="0"/>
                                                                                                                                                                                  <w:marBottom w:val="0"/>
                                                                                                                                                                                  <w:divBdr>
                                                                                                                                                                                    <w:top w:val="none" w:sz="0" w:space="0" w:color="auto"/>
                                                                                                                                                                                    <w:left w:val="none" w:sz="0" w:space="0" w:color="auto"/>
                                                                                                                                                                                    <w:bottom w:val="none" w:sz="0" w:space="0" w:color="auto"/>
                                                                                                                                                                                    <w:right w:val="none" w:sz="0" w:space="0" w:color="auto"/>
                                                                                                                                                                                  </w:divBdr>
                                                                                                                                                                                  <w:divsChild>
                                                                                                                                                                                    <w:div w:id="774405318">
                                                                                                                                                                                      <w:marLeft w:val="0"/>
                                                                                                                                                                                      <w:marRight w:val="0"/>
                                                                                                                                                                                      <w:marTop w:val="0"/>
                                                                                                                                                                                      <w:marBottom w:val="0"/>
                                                                                                                                                                                      <w:divBdr>
                                                                                                                                                                                        <w:top w:val="none" w:sz="0" w:space="0" w:color="auto"/>
                                                                                                                                                                                        <w:left w:val="none" w:sz="0" w:space="0" w:color="auto"/>
                                                                                                                                                                                        <w:bottom w:val="none" w:sz="0" w:space="0" w:color="auto"/>
                                                                                                                                                                                        <w:right w:val="none" w:sz="0" w:space="0" w:color="auto"/>
                                                                                                                                                                                      </w:divBdr>
                                                                                                                                                                                      <w:divsChild>
                                                                                                                                                                                        <w:div w:id="189793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8893206">
      <w:bodyDiv w:val="1"/>
      <w:marLeft w:val="0"/>
      <w:marRight w:val="0"/>
      <w:marTop w:val="0"/>
      <w:marBottom w:val="0"/>
      <w:divBdr>
        <w:top w:val="none" w:sz="0" w:space="0" w:color="auto"/>
        <w:left w:val="none" w:sz="0" w:space="0" w:color="auto"/>
        <w:bottom w:val="none" w:sz="0" w:space="0" w:color="auto"/>
        <w:right w:val="none" w:sz="0" w:space="0" w:color="auto"/>
      </w:divBdr>
    </w:div>
    <w:div w:id="1129857812">
      <w:bodyDiv w:val="1"/>
      <w:marLeft w:val="0"/>
      <w:marRight w:val="0"/>
      <w:marTop w:val="0"/>
      <w:marBottom w:val="0"/>
      <w:divBdr>
        <w:top w:val="none" w:sz="0" w:space="0" w:color="auto"/>
        <w:left w:val="none" w:sz="0" w:space="0" w:color="auto"/>
        <w:bottom w:val="none" w:sz="0" w:space="0" w:color="auto"/>
        <w:right w:val="none" w:sz="0" w:space="0" w:color="auto"/>
      </w:divBdr>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167339">
      <w:bodyDiv w:val="1"/>
      <w:marLeft w:val="0"/>
      <w:marRight w:val="0"/>
      <w:marTop w:val="0"/>
      <w:marBottom w:val="0"/>
      <w:divBdr>
        <w:top w:val="none" w:sz="0" w:space="0" w:color="auto"/>
        <w:left w:val="none" w:sz="0" w:space="0" w:color="auto"/>
        <w:bottom w:val="none" w:sz="0" w:space="0" w:color="auto"/>
        <w:right w:val="none" w:sz="0" w:space="0" w:color="auto"/>
      </w:divBdr>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36038070">
      <w:bodyDiv w:val="1"/>
      <w:marLeft w:val="0"/>
      <w:marRight w:val="0"/>
      <w:marTop w:val="0"/>
      <w:marBottom w:val="0"/>
      <w:divBdr>
        <w:top w:val="none" w:sz="0" w:space="0" w:color="auto"/>
        <w:left w:val="none" w:sz="0" w:space="0" w:color="auto"/>
        <w:bottom w:val="none" w:sz="0" w:space="0" w:color="auto"/>
        <w:right w:val="none" w:sz="0" w:space="0" w:color="auto"/>
      </w:divBdr>
    </w:div>
    <w:div w:id="1391609804">
      <w:bodyDiv w:val="1"/>
      <w:marLeft w:val="0"/>
      <w:marRight w:val="0"/>
      <w:marTop w:val="0"/>
      <w:marBottom w:val="0"/>
      <w:divBdr>
        <w:top w:val="none" w:sz="0" w:space="0" w:color="auto"/>
        <w:left w:val="none" w:sz="0" w:space="0" w:color="auto"/>
        <w:bottom w:val="none" w:sz="0" w:space="0" w:color="auto"/>
        <w:right w:val="none" w:sz="0" w:space="0" w:color="auto"/>
      </w:divBdr>
      <w:divsChild>
        <w:div w:id="951136315">
          <w:marLeft w:val="0"/>
          <w:marRight w:val="0"/>
          <w:marTop w:val="0"/>
          <w:marBottom w:val="0"/>
          <w:divBdr>
            <w:top w:val="none" w:sz="0" w:space="0" w:color="auto"/>
            <w:left w:val="none" w:sz="0" w:space="0" w:color="auto"/>
            <w:bottom w:val="none" w:sz="0" w:space="0" w:color="auto"/>
            <w:right w:val="none" w:sz="0" w:space="0" w:color="auto"/>
          </w:divBdr>
          <w:divsChild>
            <w:div w:id="754282725">
              <w:marLeft w:val="0"/>
              <w:marRight w:val="0"/>
              <w:marTop w:val="0"/>
              <w:marBottom w:val="0"/>
              <w:divBdr>
                <w:top w:val="none" w:sz="0" w:space="0" w:color="auto"/>
                <w:left w:val="none" w:sz="0" w:space="0" w:color="auto"/>
                <w:bottom w:val="none" w:sz="0" w:space="0" w:color="auto"/>
                <w:right w:val="none" w:sz="0" w:space="0" w:color="auto"/>
              </w:divBdr>
              <w:divsChild>
                <w:div w:id="70964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885905">
      <w:bodyDiv w:val="1"/>
      <w:marLeft w:val="0"/>
      <w:marRight w:val="0"/>
      <w:marTop w:val="0"/>
      <w:marBottom w:val="0"/>
      <w:divBdr>
        <w:top w:val="none" w:sz="0" w:space="0" w:color="auto"/>
        <w:left w:val="none" w:sz="0" w:space="0" w:color="auto"/>
        <w:bottom w:val="none" w:sz="0" w:space="0" w:color="auto"/>
        <w:right w:val="none" w:sz="0" w:space="0" w:color="auto"/>
      </w:divBdr>
    </w:div>
    <w:div w:id="1605844284">
      <w:bodyDiv w:val="1"/>
      <w:marLeft w:val="0"/>
      <w:marRight w:val="0"/>
      <w:marTop w:val="0"/>
      <w:marBottom w:val="0"/>
      <w:divBdr>
        <w:top w:val="none" w:sz="0" w:space="0" w:color="auto"/>
        <w:left w:val="none" w:sz="0" w:space="0" w:color="auto"/>
        <w:bottom w:val="none" w:sz="0" w:space="0" w:color="auto"/>
        <w:right w:val="none" w:sz="0" w:space="0" w:color="auto"/>
      </w:divBdr>
    </w:div>
    <w:div w:id="1627081305">
      <w:bodyDiv w:val="1"/>
      <w:marLeft w:val="0"/>
      <w:marRight w:val="0"/>
      <w:marTop w:val="0"/>
      <w:marBottom w:val="0"/>
      <w:divBdr>
        <w:top w:val="none" w:sz="0" w:space="0" w:color="auto"/>
        <w:left w:val="none" w:sz="0" w:space="0" w:color="auto"/>
        <w:bottom w:val="none" w:sz="0" w:space="0" w:color="auto"/>
        <w:right w:val="none" w:sz="0" w:space="0" w:color="auto"/>
      </w:divBdr>
    </w:div>
    <w:div w:id="1785924283">
      <w:bodyDiv w:val="1"/>
      <w:marLeft w:val="0"/>
      <w:marRight w:val="0"/>
      <w:marTop w:val="0"/>
      <w:marBottom w:val="0"/>
      <w:divBdr>
        <w:top w:val="none" w:sz="0" w:space="0" w:color="auto"/>
        <w:left w:val="none" w:sz="0" w:space="0" w:color="auto"/>
        <w:bottom w:val="none" w:sz="0" w:space="0" w:color="auto"/>
        <w:right w:val="none" w:sz="0" w:space="0" w:color="auto"/>
      </w:divBdr>
    </w:div>
    <w:div w:id="1813986173">
      <w:bodyDiv w:val="1"/>
      <w:marLeft w:val="0"/>
      <w:marRight w:val="0"/>
      <w:marTop w:val="0"/>
      <w:marBottom w:val="0"/>
      <w:divBdr>
        <w:top w:val="none" w:sz="0" w:space="0" w:color="auto"/>
        <w:left w:val="none" w:sz="0" w:space="0" w:color="auto"/>
        <w:bottom w:val="none" w:sz="0" w:space="0" w:color="auto"/>
        <w:right w:val="none" w:sz="0" w:space="0" w:color="auto"/>
      </w:divBdr>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bridgeslab.github.io/CushingAcromegalyStudy"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i_hochberg@rambam.health.gov.il" TargetMode="External"/><Relationship Id="rId10" Type="http://schemas.openxmlformats.org/officeDocument/2006/relationships/hyperlink" Target="mailto:dbridge9@uth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FFE2DB-F4D1-2041-A219-9899045CCB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7</TotalTime>
  <Pages>15</Pages>
  <Words>28093</Words>
  <Characters>160133</Characters>
  <Application>Microsoft Macintosh Word</Application>
  <DocSecurity>0</DocSecurity>
  <Lines>1334</Lines>
  <Paragraphs>375</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878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Dave Bridges</cp:lastModifiedBy>
  <cp:revision>83</cp:revision>
  <cp:lastPrinted>2015-02-27T17:07:00Z</cp:lastPrinted>
  <dcterms:created xsi:type="dcterms:W3CDTF">2015-02-28T22:47:00Z</dcterms:created>
  <dcterms:modified xsi:type="dcterms:W3CDTF">2015-06-21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